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66689" w14:textId="7E8D5694" w:rsidR="00AA75A6" w:rsidRPr="00F0729D" w:rsidRDefault="00AA75A6" w:rsidP="00AA75A6">
      <w:pPr>
        <w:jc w:val="center"/>
        <w:rPr>
          <w:rFonts w:ascii="Helvetica" w:hAnsi="Helvetica" w:cs="Helvetica"/>
          <w:color w:val="355BB7"/>
          <w:sz w:val="36"/>
          <w:szCs w:val="36"/>
        </w:rPr>
      </w:pPr>
      <w:r w:rsidRPr="00F0729D">
        <w:rPr>
          <w:rFonts w:ascii="Helvetica" w:hAnsi="Helvetica" w:cs="Helvetica"/>
          <w:color w:val="355BB7"/>
          <w:sz w:val="36"/>
          <w:szCs w:val="36"/>
        </w:rPr>
        <w:t>COURSE WORK:</w:t>
      </w:r>
      <w:r>
        <w:rPr>
          <w:rFonts w:ascii="Helvetica" w:hAnsi="Helvetica" w:cs="Helvetica"/>
          <w:color w:val="355BB7"/>
          <w:sz w:val="36"/>
          <w:szCs w:val="36"/>
        </w:rPr>
        <w:t xml:space="preserve"> </w:t>
      </w:r>
      <w:r w:rsidR="00AD48B2" w:rsidRPr="00AD48B2">
        <w:rPr>
          <w:rFonts w:ascii="Helvetica" w:hAnsi="Helvetica" w:cs="Helvetica"/>
          <w:color w:val="355BB7"/>
          <w:sz w:val="36"/>
          <w:szCs w:val="36"/>
        </w:rPr>
        <w:t>BIG DATA ANALYTICS TECHNOLOGY</w:t>
      </w:r>
    </w:p>
    <w:p w14:paraId="1CE88C89"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MSc Data Science: Coventry University UK (</w:t>
      </w:r>
      <w:r>
        <w:rPr>
          <w:b/>
          <w:bCs/>
          <w:color w:val="355BB7"/>
          <w:sz w:val="31"/>
          <w:szCs w:val="31"/>
        </w:rPr>
        <w:t>2024.2 BATCH</w:t>
      </w:r>
      <w:r>
        <w:rPr>
          <w:rFonts w:ascii="Helvetica" w:hAnsi="Helvetica" w:cs="Helvetica"/>
          <w:color w:val="355BB7"/>
          <w:sz w:val="28"/>
          <w:szCs w:val="28"/>
        </w:rPr>
        <w:t>)</w:t>
      </w:r>
    </w:p>
    <w:p w14:paraId="2064136D" w14:textId="77777777" w:rsidR="00AA75A6" w:rsidRDefault="00AA75A6" w:rsidP="00AA75A6">
      <w:pPr>
        <w:jc w:val="center"/>
        <w:rPr>
          <w:rFonts w:ascii="Helvetica" w:hAnsi="Helvetica" w:cs="Helvetica"/>
          <w:color w:val="355BB7"/>
          <w:sz w:val="28"/>
          <w:szCs w:val="28"/>
        </w:rPr>
      </w:pPr>
    </w:p>
    <w:p w14:paraId="3A4A0428"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Name: P D Lolitha Lakshan Weerasinghe </w:t>
      </w:r>
    </w:p>
    <w:p w14:paraId="448E37EA"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Index Number: COMScDS242P-003 </w:t>
      </w:r>
    </w:p>
    <w:p w14:paraId="3D2DE97B" w14:textId="77777777" w:rsidR="00A76E43" w:rsidRDefault="00A76E43" w:rsidP="00AA75A6">
      <w:pPr>
        <w:jc w:val="center"/>
        <w:rPr>
          <w:rFonts w:ascii="Helvetica" w:hAnsi="Helvetica" w:cs="Helvetica"/>
          <w:color w:val="355BB7"/>
          <w:sz w:val="28"/>
          <w:szCs w:val="28"/>
        </w:rPr>
      </w:pPr>
    </w:p>
    <w:p w14:paraId="5E368B3F" w14:textId="77777777" w:rsidR="00A76E43" w:rsidRDefault="00A76E43" w:rsidP="00AA75A6">
      <w:pPr>
        <w:jc w:val="center"/>
        <w:rPr>
          <w:rFonts w:ascii="Helvetica" w:hAnsi="Helvetica" w:cs="Helvetica"/>
          <w:color w:val="355BB7"/>
          <w:sz w:val="28"/>
          <w:szCs w:val="28"/>
        </w:rPr>
      </w:pPr>
    </w:p>
    <w:p w14:paraId="38B1BC90" w14:textId="77777777" w:rsidR="00A76E43" w:rsidRDefault="00A76E43" w:rsidP="00AA75A6">
      <w:pPr>
        <w:jc w:val="center"/>
        <w:rPr>
          <w:rFonts w:ascii="Helvetica" w:hAnsi="Helvetica" w:cs="Helvetica"/>
          <w:color w:val="355BB7"/>
          <w:sz w:val="28"/>
          <w:szCs w:val="28"/>
        </w:rPr>
      </w:pPr>
    </w:p>
    <w:p w14:paraId="12B436AB" w14:textId="77777777" w:rsidR="00A76E43" w:rsidRDefault="00A76E43" w:rsidP="00AA75A6">
      <w:pPr>
        <w:jc w:val="center"/>
        <w:rPr>
          <w:rFonts w:ascii="Helvetica" w:hAnsi="Helvetica" w:cs="Helvetica"/>
          <w:color w:val="355BB7"/>
          <w:sz w:val="28"/>
          <w:szCs w:val="28"/>
        </w:rPr>
      </w:pPr>
    </w:p>
    <w:p w14:paraId="31B7DE79" w14:textId="77777777" w:rsidR="00A76E43" w:rsidRDefault="00A76E43" w:rsidP="00AA75A6">
      <w:pPr>
        <w:jc w:val="center"/>
        <w:rPr>
          <w:rFonts w:ascii="Helvetica" w:hAnsi="Helvetica" w:cs="Helvetica"/>
          <w:color w:val="355BB7"/>
          <w:sz w:val="28"/>
          <w:szCs w:val="28"/>
        </w:rPr>
      </w:pPr>
    </w:p>
    <w:p w14:paraId="78B8635D" w14:textId="77777777" w:rsidR="00A76E43" w:rsidRDefault="00A76E43" w:rsidP="00AA75A6">
      <w:pPr>
        <w:jc w:val="center"/>
        <w:rPr>
          <w:rFonts w:ascii="Helvetica" w:hAnsi="Helvetica" w:cs="Helvetica"/>
          <w:color w:val="355BB7"/>
          <w:sz w:val="28"/>
          <w:szCs w:val="28"/>
        </w:rPr>
      </w:pPr>
    </w:p>
    <w:p w14:paraId="3B1B809B" w14:textId="77777777" w:rsidR="00A76E43" w:rsidRDefault="00A76E43" w:rsidP="00AA75A6">
      <w:pPr>
        <w:jc w:val="center"/>
        <w:rPr>
          <w:rFonts w:ascii="Helvetica" w:hAnsi="Helvetica" w:cs="Helvetica"/>
          <w:color w:val="355BB7"/>
          <w:sz w:val="28"/>
          <w:szCs w:val="28"/>
        </w:rPr>
      </w:pPr>
    </w:p>
    <w:p w14:paraId="063ABEA1" w14:textId="77777777" w:rsidR="00A76E43" w:rsidRDefault="00A76E43" w:rsidP="00AA75A6">
      <w:pPr>
        <w:jc w:val="center"/>
        <w:rPr>
          <w:rFonts w:ascii="Helvetica" w:hAnsi="Helvetica" w:cs="Helvetica"/>
          <w:color w:val="355BB7"/>
          <w:sz w:val="28"/>
          <w:szCs w:val="28"/>
        </w:rPr>
      </w:pPr>
    </w:p>
    <w:p w14:paraId="7488BC0B" w14:textId="77777777" w:rsidR="00A76E43" w:rsidRDefault="00A76E43" w:rsidP="00AA75A6">
      <w:pPr>
        <w:jc w:val="center"/>
        <w:rPr>
          <w:rFonts w:ascii="Helvetica" w:hAnsi="Helvetica" w:cs="Helvetica"/>
          <w:color w:val="355BB7"/>
          <w:sz w:val="28"/>
          <w:szCs w:val="28"/>
        </w:rPr>
      </w:pPr>
    </w:p>
    <w:p w14:paraId="52913BEE" w14:textId="77777777" w:rsidR="00A76E43" w:rsidRDefault="00A76E43" w:rsidP="00AA75A6">
      <w:pPr>
        <w:jc w:val="center"/>
        <w:rPr>
          <w:rFonts w:ascii="Helvetica" w:hAnsi="Helvetica" w:cs="Helvetica"/>
          <w:color w:val="355BB7"/>
          <w:sz w:val="28"/>
          <w:szCs w:val="28"/>
        </w:rPr>
      </w:pPr>
    </w:p>
    <w:p w14:paraId="4373254A" w14:textId="77777777" w:rsidR="00A76E43" w:rsidRDefault="00A76E43" w:rsidP="00AA75A6">
      <w:pPr>
        <w:jc w:val="center"/>
        <w:rPr>
          <w:rFonts w:ascii="Helvetica" w:hAnsi="Helvetica" w:cs="Helvetica"/>
          <w:color w:val="355BB7"/>
          <w:sz w:val="28"/>
          <w:szCs w:val="28"/>
        </w:rPr>
      </w:pPr>
    </w:p>
    <w:p w14:paraId="10EC4223" w14:textId="77777777" w:rsidR="00A76E43" w:rsidRDefault="00A76E43" w:rsidP="00AA75A6">
      <w:pPr>
        <w:jc w:val="center"/>
        <w:rPr>
          <w:rFonts w:ascii="Helvetica" w:hAnsi="Helvetica" w:cs="Helvetica"/>
          <w:color w:val="355BB7"/>
          <w:sz w:val="28"/>
          <w:szCs w:val="28"/>
        </w:rPr>
      </w:pPr>
    </w:p>
    <w:p w14:paraId="0D91130E" w14:textId="77777777" w:rsidR="00A76E43" w:rsidRDefault="00A76E43" w:rsidP="00AA75A6">
      <w:pPr>
        <w:jc w:val="center"/>
        <w:rPr>
          <w:rFonts w:ascii="Helvetica" w:hAnsi="Helvetica" w:cs="Helvetica"/>
          <w:color w:val="355BB7"/>
          <w:sz w:val="28"/>
          <w:szCs w:val="28"/>
        </w:rPr>
      </w:pPr>
    </w:p>
    <w:p w14:paraId="263935AC" w14:textId="555CDBF8" w:rsidR="00086A92" w:rsidRDefault="00973706" w:rsidP="00086A92">
      <w:pPr>
        <w:pStyle w:val="Heading1"/>
      </w:pPr>
      <w:r w:rsidRPr="00973706">
        <w:lastRenderedPageBreak/>
        <w:t>Task</w:t>
      </w:r>
      <w:r w:rsidR="004B1B38">
        <w:t xml:space="preserve"> </w:t>
      </w:r>
      <w:r w:rsidRPr="00973706">
        <w:t>1: In-Degree Distribution Analysis using Apache</w:t>
      </w:r>
      <w:r>
        <w:t xml:space="preserve"> </w:t>
      </w:r>
      <w:r w:rsidRPr="00973706">
        <w:t>Hadoop and Apache Spark</w:t>
      </w:r>
    </w:p>
    <w:p w14:paraId="47A24C42" w14:textId="77777777" w:rsidR="00593AF6" w:rsidRDefault="00593AF6" w:rsidP="00593AF6"/>
    <w:p w14:paraId="65AA5B2B" w14:textId="0C583593" w:rsidR="00070E93" w:rsidRDefault="00593AF6" w:rsidP="00D137B6">
      <w:pPr>
        <w:pStyle w:val="Heading2"/>
      </w:pPr>
      <w:r>
        <w:t>Part 1: Implementation and Performance Comparison</w:t>
      </w:r>
    </w:p>
    <w:p w14:paraId="7CAA4539" w14:textId="77777777" w:rsidR="009E3644" w:rsidRDefault="009E3644" w:rsidP="004246A2">
      <w:pPr>
        <w:rPr>
          <w:u w:val="single"/>
        </w:rPr>
      </w:pPr>
    </w:p>
    <w:p w14:paraId="692CBD32" w14:textId="16C41D71" w:rsidR="004246A2" w:rsidRPr="004246A2" w:rsidRDefault="004246A2" w:rsidP="009E3644">
      <w:pPr>
        <w:pStyle w:val="Heading3"/>
      </w:pPr>
      <w:r w:rsidRPr="004246A2">
        <w:t>Hadoop Cluster Implementation Overview</w:t>
      </w:r>
    </w:p>
    <w:p w14:paraId="69F16D96" w14:textId="2D6E2E50" w:rsidR="004246A2" w:rsidRDefault="008B0665" w:rsidP="00E42992">
      <w:r>
        <w:t>The</w:t>
      </w:r>
      <w:r w:rsidR="004246A2">
        <w:t xml:space="preserve"> Hadoop cluster was implemented using Docker which </w:t>
      </w:r>
      <w:r w:rsidR="009174D4">
        <w:t>consists of</w:t>
      </w:r>
      <w:r w:rsidR="004246A2">
        <w:t xml:space="preserve"> </w:t>
      </w:r>
      <w:proofErr w:type="spellStart"/>
      <w:r w:rsidR="004246A2">
        <w:t>NameNode</w:t>
      </w:r>
      <w:proofErr w:type="spellEnd"/>
      <w:r w:rsidR="004246A2">
        <w:t xml:space="preserve">, </w:t>
      </w:r>
      <w:proofErr w:type="spellStart"/>
      <w:r w:rsidR="004246A2">
        <w:t>DataNode</w:t>
      </w:r>
      <w:proofErr w:type="spellEnd"/>
      <w:r w:rsidR="004246A2">
        <w:t xml:space="preserve"> and YARN services.</w:t>
      </w:r>
      <w:r>
        <w:t xml:space="preserve">  Resource configuration was done using the configuration files in the </w:t>
      </w:r>
      <w:proofErr w:type="spellStart"/>
      <w:r w:rsidR="004246A2">
        <w:t>hadoop_config</w:t>
      </w:r>
      <w:proofErr w:type="spellEnd"/>
      <w:r w:rsidR="004246A2">
        <w:t xml:space="preserve"> directory </w:t>
      </w:r>
      <w:r>
        <w:t xml:space="preserve">which </w:t>
      </w:r>
      <w:r w:rsidR="004246A2">
        <w:t xml:space="preserve">was mounted into </w:t>
      </w:r>
      <w:r>
        <w:t xml:space="preserve">all the </w:t>
      </w:r>
      <w:proofErr w:type="gramStart"/>
      <w:r w:rsidR="009174D4">
        <w:t>containers,</w:t>
      </w:r>
      <w:proofErr w:type="gramEnd"/>
      <w:r w:rsidR="004246A2">
        <w:t xml:space="preserve"> </w:t>
      </w:r>
      <w:r>
        <w:t>therefore all</w:t>
      </w:r>
      <w:r w:rsidR="004246A2">
        <w:t xml:space="preserve"> Hadoop daemons and jobs used the same configuration.</w:t>
      </w:r>
      <w:r w:rsidR="00E42992">
        <w:t xml:space="preserve"> The core-site.xml was used to set the filesystem to hdfs://namenode:9000 and the temp directory to /opt/</w:t>
      </w:r>
      <w:proofErr w:type="spellStart"/>
      <w:r w:rsidR="00E42992">
        <w:t>hadoop</w:t>
      </w:r>
      <w:proofErr w:type="spellEnd"/>
      <w:r w:rsidR="00E42992">
        <w:t>/</w:t>
      </w:r>
      <w:proofErr w:type="spellStart"/>
      <w:r w:rsidR="00E42992">
        <w:t>tmp</w:t>
      </w:r>
      <w:proofErr w:type="spellEnd"/>
      <w:r w:rsidR="00E42992">
        <w:t xml:space="preserve"> and hdfs-site.xml was used to set the HDFS replication factor to </w:t>
      </w:r>
      <w:proofErr w:type="spellStart"/>
      <w:proofErr w:type="gramStart"/>
      <w:r w:rsidR="00E42992">
        <w:t>dfs.replication</w:t>
      </w:r>
      <w:proofErr w:type="spellEnd"/>
      <w:proofErr w:type="gramEnd"/>
      <w:r w:rsidR="00E42992">
        <w:t xml:space="preserve"> = 1, which matches a single-</w:t>
      </w:r>
      <w:proofErr w:type="spellStart"/>
      <w:r w:rsidR="00E42992">
        <w:t>DataNode</w:t>
      </w:r>
      <w:proofErr w:type="spellEnd"/>
      <w:r w:rsidR="00E42992">
        <w:t xml:space="preserve"> setup. The yarn-site.xml was used to point YARN to the limit the </w:t>
      </w:r>
      <w:proofErr w:type="spellStart"/>
      <w:r w:rsidR="00E42992">
        <w:t>ResourceManager</w:t>
      </w:r>
      <w:proofErr w:type="spellEnd"/>
      <w:r w:rsidR="00E42992">
        <w:t xml:space="preserve"> and </w:t>
      </w:r>
      <w:proofErr w:type="spellStart"/>
      <w:r w:rsidR="00E42992">
        <w:t>NodeManager</w:t>
      </w:r>
      <w:proofErr w:type="spellEnd"/>
      <w:r w:rsidR="00E42992">
        <w:t xml:space="preserve"> resources to 1024 MB and container allocations between 128 MB and 1024 MB and 1 </w:t>
      </w:r>
      <w:proofErr w:type="spellStart"/>
      <w:r w:rsidR="00E42992">
        <w:t>cpu</w:t>
      </w:r>
      <w:proofErr w:type="spellEnd"/>
      <w:r w:rsidR="00E42992">
        <w:t xml:space="preserve"> core. </w:t>
      </w:r>
    </w:p>
    <w:p w14:paraId="20FD3EEE" w14:textId="77777777" w:rsidR="00393821" w:rsidRDefault="00393821" w:rsidP="00E42992"/>
    <w:p w14:paraId="3EC997B8" w14:textId="3E118965" w:rsidR="008329FB" w:rsidRPr="008B0665" w:rsidRDefault="008329FB" w:rsidP="009E3644">
      <w:pPr>
        <w:pStyle w:val="Heading3"/>
      </w:pPr>
      <w:r w:rsidRPr="008B0665">
        <w:t>Hadoop Job Implementation</w:t>
      </w:r>
    </w:p>
    <w:p w14:paraId="2A50362D" w14:textId="537880D3" w:rsidR="00070E93" w:rsidRDefault="00070E93" w:rsidP="00E42992">
      <w:r w:rsidRPr="00070E93">
        <w:t xml:space="preserve">The Hadoop implementation uses two MapReduce jobs to summarize the SNAP edge-list data. The InDegreeJob1Hadoop job reads each edge, skips commented lines and counts the number of times each node appears as </w:t>
      </w:r>
      <w:proofErr w:type="spellStart"/>
      <w:r w:rsidRPr="00070E93">
        <w:t>dst</w:t>
      </w:r>
      <w:proofErr w:type="spellEnd"/>
      <w:r w:rsidRPr="00070E93">
        <w:t xml:space="preserve"> to get that node’s in-degree. The InDegreeJob2Hadoop job groups those in-degree results to count how many nodes have each degree value, producing a (degree, count) distribution. The </w:t>
      </w:r>
      <w:proofErr w:type="spellStart"/>
      <w:r w:rsidRPr="00070E93">
        <w:t>InDegreeMainHadoop</w:t>
      </w:r>
      <w:proofErr w:type="spellEnd"/>
      <w:r w:rsidRPr="00070E93">
        <w:t xml:space="preserve"> runs both jobs in order and combines the final output into one CSV for reporting.</w:t>
      </w:r>
    </w:p>
    <w:p w14:paraId="12FA798B" w14:textId="77777777" w:rsidR="00070E93" w:rsidRDefault="00070E93" w:rsidP="00E42992"/>
    <w:p w14:paraId="6EC53F1E" w14:textId="5B3AC5F4" w:rsidR="00393821" w:rsidRPr="000A462C" w:rsidRDefault="009E3644" w:rsidP="009E3644">
      <w:pPr>
        <w:pStyle w:val="Heading3"/>
      </w:pPr>
      <w:r>
        <w:lastRenderedPageBreak/>
        <w:t xml:space="preserve">Hadoop </w:t>
      </w:r>
      <w:r w:rsidR="004246A2" w:rsidRPr="00070E93">
        <w:t>Performance Tracking</w:t>
      </w:r>
    </w:p>
    <w:p w14:paraId="6104D713" w14:textId="76F37B71" w:rsidR="00393821" w:rsidRDefault="00393821" w:rsidP="00393821">
      <w:r>
        <w:t xml:space="preserve">Job performance for each dataset is tracked using a bash script (run_hadoop_indegree.sh) which executes the </w:t>
      </w:r>
      <w:proofErr w:type="spellStart"/>
      <w:r>
        <w:t>hadoop</w:t>
      </w:r>
      <w:proofErr w:type="spellEnd"/>
      <w:r>
        <w:t xml:space="preserve"> job per dataset. It logs the job duration and resource usage. For each dataset, the script first stage the dataset file from DATASET_ROOT into the </w:t>
      </w:r>
      <w:proofErr w:type="spellStart"/>
      <w:r>
        <w:t>NameNode</w:t>
      </w:r>
      <w:proofErr w:type="spellEnd"/>
      <w:r>
        <w:t xml:space="preserve"> and uploaded it to HDFS under /input/&lt;dataset&gt;-hadoop.txt. Then it measures the end-to-end execution time by capturing Unix start/end timestamps around the actual job command and duration is appended to the hadoop_runtime_per_dataset.csv file. </w:t>
      </w:r>
    </w:p>
    <w:p w14:paraId="2F5070CB" w14:textId="38234F7E" w:rsidR="004246A2" w:rsidRDefault="00393821" w:rsidP="00393821">
      <w:r>
        <w:t>In parallel, the CPU, memory usage/percentage, network I/O, disk I/O, and PID metrics are written into a per</w:t>
      </w:r>
      <w:r w:rsidR="00500E1A">
        <w:t xml:space="preserve"> </w:t>
      </w:r>
      <w:r>
        <w:t xml:space="preserve">dataset csv with dataset name </w:t>
      </w:r>
      <w:proofErr w:type="spellStart"/>
      <w:r>
        <w:t>hadoop_stats</w:t>
      </w:r>
      <w:proofErr w:type="spellEnd"/>
      <w:r>
        <w:t>_&lt;dataset&gt;.csv. This was done using the executing   docker stats every 5 seconds for containers.</w:t>
      </w:r>
      <w:r w:rsidR="00982CDD">
        <w:t xml:space="preserve"> The charts are built using stats from these csv files.</w:t>
      </w:r>
    </w:p>
    <w:p w14:paraId="4DBDA593" w14:textId="77777777" w:rsidR="00FF36F4" w:rsidRDefault="00FF36F4" w:rsidP="00393821"/>
    <w:p w14:paraId="49E57CF5" w14:textId="644850FF" w:rsidR="00FF36F4" w:rsidRDefault="00FF36F4" w:rsidP="00393821">
      <w:r w:rsidRPr="00FF36F4">
        <w:rPr>
          <w:noProof/>
        </w:rPr>
        <w:drawing>
          <wp:inline distT="0" distB="0" distL="0" distR="0" wp14:anchorId="45583947" wp14:editId="733DE850">
            <wp:extent cx="6467608" cy="3111500"/>
            <wp:effectExtent l="0" t="0" r="0" b="0"/>
            <wp:docPr id="2120938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38180" name=""/>
                    <pic:cNvPicPr/>
                  </pic:nvPicPr>
                  <pic:blipFill>
                    <a:blip r:embed="rId8" cstate="screen">
                      <a:extLst>
                        <a:ext uri="{28A0092B-C50C-407E-A947-70E740481C1C}">
                          <a14:useLocalDpi xmlns:a14="http://schemas.microsoft.com/office/drawing/2010/main"/>
                        </a:ext>
                      </a:extLst>
                    </a:blip>
                    <a:stretch>
                      <a:fillRect/>
                    </a:stretch>
                  </pic:blipFill>
                  <pic:spPr>
                    <a:xfrm>
                      <a:off x="0" y="0"/>
                      <a:ext cx="6479553" cy="3117247"/>
                    </a:xfrm>
                    <a:prstGeom prst="rect">
                      <a:avLst/>
                    </a:prstGeom>
                  </pic:spPr>
                </pic:pic>
              </a:graphicData>
            </a:graphic>
          </wp:inline>
        </w:drawing>
      </w:r>
    </w:p>
    <w:p w14:paraId="5DA3E6EC" w14:textId="77777777" w:rsidR="000A462C" w:rsidRDefault="000A462C" w:rsidP="00393821"/>
    <w:p w14:paraId="4273A5F9" w14:textId="4169243B" w:rsidR="000A462C" w:rsidRPr="004246A2" w:rsidRDefault="000A462C" w:rsidP="009E3644">
      <w:pPr>
        <w:pStyle w:val="Heading3"/>
      </w:pPr>
      <w:r>
        <w:lastRenderedPageBreak/>
        <w:t>Spark</w:t>
      </w:r>
      <w:r w:rsidRPr="004246A2">
        <w:t xml:space="preserve"> Cluster Implementation Overview</w:t>
      </w:r>
    </w:p>
    <w:p w14:paraId="5E4B6D47" w14:textId="3F81E051" w:rsidR="006B0056" w:rsidRDefault="006B0056" w:rsidP="006B0056">
      <w:r>
        <w:t>The Spark cluster was implemented using Docker, defined in spark-</w:t>
      </w:r>
      <w:proofErr w:type="spellStart"/>
      <w:r>
        <w:t>cluster.yml</w:t>
      </w:r>
      <w:proofErr w:type="spellEnd"/>
      <w:r>
        <w:t xml:space="preserve">, which consists of a spark-master and a spark-worker service. The master container starts the Spark Master process, exposes port 7077 for the cluster URL and the worker container starts a Spark Worker </w:t>
      </w:r>
      <w:r w:rsidR="00396CB9">
        <w:t>process and</w:t>
      </w:r>
      <w:r>
        <w:t xml:space="preserve"> connects back to the master using port 7077. Both containers mount </w:t>
      </w:r>
      <w:r w:rsidR="00D27377">
        <w:t xml:space="preserve">to </w:t>
      </w:r>
      <w:r>
        <w:t xml:space="preserve">the same host dataset directory </w:t>
      </w:r>
      <w:r w:rsidR="00D27377">
        <w:t>“</w:t>
      </w:r>
      <w:r>
        <w:t>/data</w:t>
      </w:r>
      <w:r w:rsidR="00D27377">
        <w:t>”</w:t>
      </w:r>
      <w:r>
        <w:t>, so the Spark job</w:t>
      </w:r>
      <w:r w:rsidR="00396CB9">
        <w:t>s</w:t>
      </w:r>
      <w:r>
        <w:t xml:space="preserve"> can access the input files across the cluster. </w:t>
      </w:r>
    </w:p>
    <w:p w14:paraId="32F6E881" w14:textId="6FD66616" w:rsidR="006B0056" w:rsidRDefault="006B0056" w:rsidP="006B0056">
      <w:r>
        <w:t>The run_spark_indegree.sh script compiles InDegreeSpark.java, packages it into spark-indegree.jar, copies the JAR into the master container under /</w:t>
      </w:r>
      <w:proofErr w:type="spellStart"/>
      <w:r>
        <w:t>tmp</w:t>
      </w:r>
      <w:proofErr w:type="spellEnd"/>
      <w:r>
        <w:t xml:space="preserve">/indegree, and then runs the job using spark-submit on the master with --master spark://spark-master:7077 and </w:t>
      </w:r>
      <w:proofErr w:type="spellStart"/>
      <w:r>
        <w:t>spark.</w:t>
      </w:r>
      <w:proofErr w:type="gramStart"/>
      <w:r>
        <w:t>default.parallelism</w:t>
      </w:r>
      <w:proofErr w:type="spellEnd"/>
      <w:proofErr w:type="gramEnd"/>
      <w:r>
        <w:t xml:space="preserve">=4, passing the dataset name as the input parameter. </w:t>
      </w:r>
    </w:p>
    <w:p w14:paraId="71A6B58A" w14:textId="77777777" w:rsidR="00396CB9" w:rsidRDefault="00396CB9" w:rsidP="006B0056"/>
    <w:p w14:paraId="0AA1C7BB" w14:textId="514C27FB" w:rsidR="006B0056" w:rsidRPr="008B0665" w:rsidRDefault="006B0056" w:rsidP="009E3644">
      <w:pPr>
        <w:pStyle w:val="Heading3"/>
      </w:pPr>
      <w:r>
        <w:t>Spark</w:t>
      </w:r>
      <w:r w:rsidRPr="008B0665">
        <w:t xml:space="preserve"> Job Implementation</w:t>
      </w:r>
    </w:p>
    <w:p w14:paraId="0D5EFCFD" w14:textId="6E22F726" w:rsidR="00583AB7" w:rsidRDefault="00493905" w:rsidP="00393821">
      <w:r w:rsidRPr="00493905">
        <w:t xml:space="preserve">The Spark implementation uses a single Spark job to process the dataset, and it is built using the RDD-based Spark API. Intermediate results are represented as key–value tuples using </w:t>
      </w:r>
      <w:proofErr w:type="spellStart"/>
      <w:r w:rsidRPr="00493905">
        <w:t>JavaPairRDD</w:t>
      </w:r>
      <w:proofErr w:type="spellEnd"/>
      <w:r w:rsidRPr="00493905">
        <w:t>. The job reads the input file where each line represents a directed edge as a pair of node IDs</w:t>
      </w:r>
      <w:r w:rsidR="00CE22B9">
        <w:t>. T</w:t>
      </w:r>
      <w:r w:rsidRPr="00493905">
        <w:t>he source node and the destination node. It skips empty lines and comment lines that start with #, then extracts the destination node from each edge and emits a tuple (</w:t>
      </w:r>
      <w:proofErr w:type="spellStart"/>
      <w:r w:rsidRPr="00493905">
        <w:t>destinationNode</w:t>
      </w:r>
      <w:proofErr w:type="spellEnd"/>
      <w:r w:rsidRPr="00493905">
        <w:t>, 1). These tuples are aggregated to calculate the in-degree of each node. Thereafter, the job converts those results into (</w:t>
      </w:r>
      <w:proofErr w:type="spellStart"/>
      <w:r w:rsidRPr="00493905">
        <w:t>inDegreeValue</w:t>
      </w:r>
      <w:proofErr w:type="spellEnd"/>
      <w:r w:rsidRPr="00493905">
        <w:t>, 1) tuples and aggregates again to count how many nodes share the same in-degree, producing a sorted degree distribution. The final output is written as a single CSV file in the format degree</w:t>
      </w:r>
      <w:r>
        <w:t xml:space="preserve"> </w:t>
      </w:r>
      <w:r w:rsidRPr="00493905">
        <w:t>count for reporting.</w:t>
      </w:r>
    </w:p>
    <w:p w14:paraId="2BE419B8" w14:textId="77777777" w:rsidR="00493905" w:rsidRDefault="00493905" w:rsidP="00393821"/>
    <w:p w14:paraId="7A909D95" w14:textId="77777777" w:rsidR="00493905" w:rsidRDefault="00493905" w:rsidP="00393821"/>
    <w:p w14:paraId="09A058F5" w14:textId="77777777" w:rsidR="002E577E" w:rsidRDefault="002E577E" w:rsidP="00393821"/>
    <w:p w14:paraId="6B9D23FB" w14:textId="77777777" w:rsidR="002E577E" w:rsidRDefault="002E577E" w:rsidP="00393821"/>
    <w:p w14:paraId="3F26BCF4" w14:textId="2C801639" w:rsidR="002E577E" w:rsidRPr="000A462C" w:rsidRDefault="009E3644" w:rsidP="009E3644">
      <w:pPr>
        <w:pStyle w:val="Heading3"/>
      </w:pPr>
      <w:r>
        <w:lastRenderedPageBreak/>
        <w:t xml:space="preserve">Spark </w:t>
      </w:r>
      <w:r w:rsidR="002E577E" w:rsidRPr="00070E93">
        <w:t>Performance Tracking</w:t>
      </w:r>
    </w:p>
    <w:p w14:paraId="04325DF7" w14:textId="1091661E" w:rsidR="005A45E3" w:rsidRDefault="005A45E3" w:rsidP="005A45E3">
      <w:r>
        <w:t xml:space="preserve">Job performance for each dataset is tracked using the shell script run_spark_indegree.sh which executes the Spark job per dataset and logs both duration and resource </w:t>
      </w:r>
      <w:r w:rsidR="00CE22B9">
        <w:t>utilization</w:t>
      </w:r>
      <w:r>
        <w:t>. For each dataset discovered under DATASET_ROOT, the script runs the Spark application using spark-submit on the cluster master and measures duration time by capturing Unix start and end timestamps around the spark-submit command then the duration is appended to spark_runtime_per_dataset.csv.</w:t>
      </w:r>
    </w:p>
    <w:p w14:paraId="1B4B6C5A" w14:textId="77777777" w:rsidR="005A45E3" w:rsidRDefault="005A45E3" w:rsidP="005A45E3"/>
    <w:p w14:paraId="37888533" w14:textId="77777777" w:rsidR="005A45E3" w:rsidRDefault="005A45E3" w:rsidP="005A45E3">
      <w:r>
        <w:t xml:space="preserve">In parallel, the script starts a background loop that executes every 5 seconds using docker stats command and writes CPU, memory usage/percentage, network I/O, disk I/O, and PID metrics into a per-dataset CSV named </w:t>
      </w:r>
      <w:proofErr w:type="spellStart"/>
      <w:r>
        <w:t>spark_stats</w:t>
      </w:r>
      <w:proofErr w:type="spellEnd"/>
      <w:r>
        <w:t>_&lt;dataset&gt;.csv</w:t>
      </w:r>
    </w:p>
    <w:p w14:paraId="1A977315" w14:textId="2A00FA15" w:rsidR="002E577E" w:rsidRDefault="00086A92" w:rsidP="00393821">
      <w:r>
        <w:rPr>
          <w:noProof/>
        </w:rPr>
        <w:drawing>
          <wp:inline distT="0" distB="0" distL="0" distR="0" wp14:anchorId="0286C376" wp14:editId="4CAC5D67">
            <wp:extent cx="6203758" cy="3149600"/>
            <wp:effectExtent l="0" t="0" r="0" b="0"/>
            <wp:docPr id="1746979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79244" name="Picture 1746979244"/>
                    <pic:cNvPicPr/>
                  </pic:nvPicPr>
                  <pic:blipFill>
                    <a:blip r:embed="rId9" cstate="screen">
                      <a:extLst>
                        <a:ext uri="{28A0092B-C50C-407E-A947-70E740481C1C}">
                          <a14:useLocalDpi xmlns:a14="http://schemas.microsoft.com/office/drawing/2010/main"/>
                        </a:ext>
                      </a:extLst>
                    </a:blip>
                    <a:stretch>
                      <a:fillRect/>
                    </a:stretch>
                  </pic:blipFill>
                  <pic:spPr>
                    <a:xfrm>
                      <a:off x="0" y="0"/>
                      <a:ext cx="6221105" cy="3158407"/>
                    </a:xfrm>
                    <a:prstGeom prst="rect">
                      <a:avLst/>
                    </a:prstGeom>
                  </pic:spPr>
                </pic:pic>
              </a:graphicData>
            </a:graphic>
          </wp:inline>
        </w:drawing>
      </w:r>
    </w:p>
    <w:p w14:paraId="75E15174" w14:textId="77777777" w:rsidR="00086A92" w:rsidRDefault="00086A92" w:rsidP="00393821"/>
    <w:p w14:paraId="4E5F4964" w14:textId="77777777" w:rsidR="00086A92" w:rsidRDefault="00086A92" w:rsidP="00393821"/>
    <w:p w14:paraId="6C9B49F5" w14:textId="77777777" w:rsidR="00086A92" w:rsidRDefault="00086A92" w:rsidP="00393821"/>
    <w:p w14:paraId="3D174656" w14:textId="77777777" w:rsidR="00086A92" w:rsidRDefault="00086A92" w:rsidP="00393821"/>
    <w:p w14:paraId="22271BF0" w14:textId="7F2985FA" w:rsidR="00086A92" w:rsidRDefault="00A34D17" w:rsidP="00892BBE">
      <w:pPr>
        <w:pStyle w:val="Heading3"/>
      </w:pPr>
      <w:r>
        <w:lastRenderedPageBreak/>
        <w:t>Execution Results</w:t>
      </w:r>
    </w:p>
    <w:p w14:paraId="79543DE6" w14:textId="2E5502E5" w:rsidR="00A34D17" w:rsidRDefault="00331333" w:rsidP="00337ED1">
      <w:r>
        <w:t>Email-</w:t>
      </w:r>
      <w:proofErr w:type="spellStart"/>
      <w:proofErr w:type="gramStart"/>
      <w:r>
        <w:t>EuAll</w:t>
      </w:r>
      <w:proofErr w:type="spellEnd"/>
      <w:r>
        <w:t xml:space="preserve"> </w:t>
      </w:r>
      <w:r w:rsidR="003B388A">
        <w:t>,</w:t>
      </w:r>
      <w:proofErr w:type="gramEnd"/>
      <w:r w:rsidR="003B388A">
        <w:t xml:space="preserve"> </w:t>
      </w:r>
      <w:proofErr w:type="spellStart"/>
      <w:r w:rsidR="003B388A">
        <w:t>cit</w:t>
      </w:r>
      <w:proofErr w:type="spellEnd"/>
      <w:r w:rsidR="003B388A">
        <w:t xml:space="preserve">-Patents </w:t>
      </w:r>
      <w:r>
        <w:t>and soc-</w:t>
      </w:r>
      <w:proofErr w:type="spellStart"/>
      <w:r>
        <w:t>pokec</w:t>
      </w:r>
      <w:proofErr w:type="spellEnd"/>
      <w:r>
        <w:t xml:space="preserve">-relationships </w:t>
      </w:r>
      <w:r w:rsidR="00A34D17">
        <w:t>dataset</w:t>
      </w:r>
      <w:r>
        <w:t>s</w:t>
      </w:r>
      <w:r w:rsidR="00A34D17">
        <w:t xml:space="preserve"> were executed on the Spark and Hadoop clusters. </w:t>
      </w:r>
      <w:r w:rsidR="00337ED1">
        <w:t xml:space="preserve"> The</w:t>
      </w:r>
      <w:r w:rsidR="00D137B6">
        <w:t>ir</w:t>
      </w:r>
      <w:r w:rsidR="00337ED1">
        <w:t xml:space="preserve"> sizes are respectively 5MB</w:t>
      </w:r>
      <w:r w:rsidR="003B388A">
        <w:t xml:space="preserve">, </w:t>
      </w:r>
      <w:r w:rsidR="00337ED1">
        <w:t>280MB</w:t>
      </w:r>
      <w:r w:rsidR="003B388A">
        <w:t xml:space="preserve"> and </w:t>
      </w:r>
      <w:r w:rsidR="00337ED1">
        <w:t>423MB</w:t>
      </w:r>
      <w:r w:rsidR="003B388A">
        <w:t>.</w:t>
      </w:r>
    </w:p>
    <w:p w14:paraId="466D1E85" w14:textId="215A29CF" w:rsidR="00A34D17" w:rsidRDefault="00120A4B" w:rsidP="00892BBE">
      <w:pPr>
        <w:pStyle w:val="Heading3"/>
      </w:pPr>
      <w:r w:rsidRPr="00120A4B">
        <w:t>In-degree distribution plots</w:t>
      </w:r>
    </w:p>
    <w:p w14:paraId="2CCC27FA" w14:textId="3467F7CC" w:rsidR="00331333" w:rsidRPr="003B388A" w:rsidRDefault="00331333" w:rsidP="00331333">
      <w:pPr>
        <w:rPr>
          <w:b/>
          <w:bCs/>
          <w:u w:val="single"/>
        </w:rPr>
      </w:pPr>
      <w:r>
        <w:t xml:space="preserve">According to the below plots, Hadoop and Spark plots perfectly overlaps for each other for the datasets which confirms that </w:t>
      </w:r>
      <w:r w:rsidRPr="003B388A">
        <w:rPr>
          <w:b/>
          <w:bCs/>
          <w:u w:val="single"/>
        </w:rPr>
        <w:t>results are same for both execution methods.</w:t>
      </w:r>
    </w:p>
    <w:p w14:paraId="653A0772" w14:textId="410F625D" w:rsidR="00120A4B" w:rsidRPr="00120A4B" w:rsidRDefault="00F0059D" w:rsidP="00A34D17">
      <w:pPr>
        <w:pStyle w:val="NormalWeb"/>
        <w:rPr>
          <w:rFonts w:asciiTheme="minorHAnsi" w:eastAsiaTheme="minorEastAsia" w:hAnsiTheme="minorHAnsi" w:cstheme="minorBidi"/>
          <w:kern w:val="2"/>
          <w:u w:val="single"/>
          <w:lang w:eastAsia="zh-CN"/>
          <w14:ligatures w14:val="standardContextual"/>
        </w:rPr>
      </w:pPr>
      <w:r w:rsidRPr="00F0059D">
        <w:rPr>
          <w:rFonts w:asciiTheme="minorHAnsi" w:eastAsiaTheme="minorEastAsia" w:hAnsiTheme="minorHAnsi" w:cstheme="minorBidi"/>
          <w:noProof/>
          <w:kern w:val="2"/>
          <w:u w:val="single"/>
          <w:lang w:eastAsia="zh-CN"/>
          <w14:ligatures w14:val="standardContextual"/>
        </w:rPr>
        <w:drawing>
          <wp:inline distT="0" distB="0" distL="0" distR="0" wp14:anchorId="063D5AA3" wp14:editId="00331247">
            <wp:extent cx="6552884" cy="3708400"/>
            <wp:effectExtent l="0" t="0" r="635" b="0"/>
            <wp:docPr id="178057675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76757" name="Picture 1" descr="A screenshot of a graph&#10;&#10;AI-generated content may be incorrect."/>
                    <pic:cNvPicPr/>
                  </pic:nvPicPr>
                  <pic:blipFill>
                    <a:blip r:embed="rId10"/>
                    <a:stretch>
                      <a:fillRect/>
                    </a:stretch>
                  </pic:blipFill>
                  <pic:spPr>
                    <a:xfrm>
                      <a:off x="0" y="0"/>
                      <a:ext cx="6577123" cy="3722117"/>
                    </a:xfrm>
                    <a:prstGeom prst="rect">
                      <a:avLst/>
                    </a:prstGeom>
                  </pic:spPr>
                </pic:pic>
              </a:graphicData>
            </a:graphic>
          </wp:inline>
        </w:drawing>
      </w:r>
    </w:p>
    <w:p w14:paraId="7CC95508" w14:textId="6190FF7D" w:rsidR="00A34D17" w:rsidRDefault="00A34D17" w:rsidP="00331333">
      <w:pPr>
        <w:pStyle w:val="NormalWeb"/>
      </w:pPr>
    </w:p>
    <w:p w14:paraId="60745C0A" w14:textId="77777777" w:rsidR="0066443A" w:rsidRDefault="0066443A" w:rsidP="00331333">
      <w:pPr>
        <w:pStyle w:val="NormalWeb"/>
      </w:pPr>
    </w:p>
    <w:p w14:paraId="15D3FD7F" w14:textId="77777777" w:rsidR="0066443A" w:rsidRDefault="0066443A" w:rsidP="00331333">
      <w:pPr>
        <w:pStyle w:val="NormalWeb"/>
      </w:pPr>
    </w:p>
    <w:p w14:paraId="13C4AB6B" w14:textId="77777777" w:rsidR="0066443A" w:rsidRDefault="0066443A" w:rsidP="00331333">
      <w:pPr>
        <w:pStyle w:val="NormalWeb"/>
      </w:pPr>
    </w:p>
    <w:p w14:paraId="049D4833" w14:textId="77777777" w:rsidR="0066443A" w:rsidRPr="00A34D17" w:rsidRDefault="0066443A" w:rsidP="00331333">
      <w:pPr>
        <w:pStyle w:val="NormalWeb"/>
      </w:pPr>
    </w:p>
    <w:p w14:paraId="69ABF787" w14:textId="525A14E9" w:rsidR="00A34D17" w:rsidRDefault="00A34D17" w:rsidP="00393821"/>
    <w:p w14:paraId="0A03475C" w14:textId="5F4AADD4" w:rsidR="00D8130C" w:rsidRDefault="00D34BDC" w:rsidP="0066443A">
      <w:pPr>
        <w:pStyle w:val="Heading2"/>
      </w:pPr>
      <w:r w:rsidRPr="00D34BDC">
        <w:lastRenderedPageBreak/>
        <w:t xml:space="preserve">Performance Metrics </w:t>
      </w:r>
      <w:r w:rsidR="00054B2C">
        <w:t xml:space="preserve">[Includes </w:t>
      </w:r>
      <w:r w:rsidR="00054B2C" w:rsidRPr="00054B2C">
        <w:rPr>
          <w:rFonts w:asciiTheme="minorHAnsi" w:hAnsiTheme="minorHAnsi"/>
          <w:sz w:val="28"/>
          <w:szCs w:val="28"/>
        </w:rPr>
        <w:t>soc-LiveJournal1 dataset</w:t>
      </w:r>
      <w:r w:rsidR="00054B2C">
        <w:t>]</w:t>
      </w:r>
    </w:p>
    <w:p w14:paraId="2DED48A2" w14:textId="016A0E4E" w:rsidR="00D8130C" w:rsidRDefault="00D8130C" w:rsidP="0066443A">
      <w:pPr>
        <w:pStyle w:val="Heading3"/>
      </w:pPr>
      <w:r w:rsidRPr="00D8130C">
        <w:t xml:space="preserve">Execution </w:t>
      </w:r>
      <w:r w:rsidR="0066443A">
        <w:t>Duration</w:t>
      </w:r>
      <w:r w:rsidR="00054B2C">
        <w:t xml:space="preserve"> </w:t>
      </w:r>
    </w:p>
    <w:p w14:paraId="67D175E3" w14:textId="402FFF74" w:rsidR="0023655A" w:rsidRDefault="00B948B7" w:rsidP="00851F01">
      <w:pPr>
        <w:jc w:val="center"/>
        <w:rPr>
          <w:u w:val="single"/>
        </w:rPr>
      </w:pPr>
      <w:r w:rsidRPr="00B948B7">
        <w:rPr>
          <w:noProof/>
          <w:u w:val="single"/>
        </w:rPr>
        <w:drawing>
          <wp:inline distT="0" distB="0" distL="0" distR="0" wp14:anchorId="0C67C8F4" wp14:editId="62CA406B">
            <wp:extent cx="5943600" cy="3780790"/>
            <wp:effectExtent l="0" t="0" r="0" b="3810"/>
            <wp:docPr id="2116179893"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79893" name="Picture 1" descr="A graph with blue and orange bars&#10;&#10;AI-generated content may be incorrect."/>
                    <pic:cNvPicPr/>
                  </pic:nvPicPr>
                  <pic:blipFill>
                    <a:blip r:embed="rId11"/>
                    <a:stretch>
                      <a:fillRect/>
                    </a:stretch>
                  </pic:blipFill>
                  <pic:spPr>
                    <a:xfrm>
                      <a:off x="0" y="0"/>
                      <a:ext cx="5943600" cy="3780790"/>
                    </a:xfrm>
                    <a:prstGeom prst="rect">
                      <a:avLst/>
                    </a:prstGeom>
                  </pic:spPr>
                </pic:pic>
              </a:graphicData>
            </a:graphic>
          </wp:inline>
        </w:drawing>
      </w:r>
    </w:p>
    <w:tbl>
      <w:tblPr>
        <w:tblW w:w="9140" w:type="dxa"/>
        <w:tblLook w:val="04A0" w:firstRow="1" w:lastRow="0" w:firstColumn="1" w:lastColumn="0" w:noHBand="0" w:noVBand="1"/>
      </w:tblPr>
      <w:tblGrid>
        <w:gridCol w:w="2620"/>
        <w:gridCol w:w="1300"/>
        <w:gridCol w:w="1300"/>
        <w:gridCol w:w="1300"/>
        <w:gridCol w:w="2620"/>
      </w:tblGrid>
      <w:tr w:rsidR="000848F1" w:rsidRPr="000848F1" w14:paraId="5400EB7C" w14:textId="77777777" w:rsidTr="000848F1">
        <w:trPr>
          <w:trHeight w:val="320"/>
        </w:trPr>
        <w:tc>
          <w:tcPr>
            <w:tcW w:w="2620" w:type="dxa"/>
            <w:tcBorders>
              <w:top w:val="single" w:sz="4" w:space="0" w:color="auto"/>
              <w:left w:val="single" w:sz="4" w:space="0" w:color="auto"/>
              <w:bottom w:val="single" w:sz="4" w:space="0" w:color="auto"/>
              <w:right w:val="single" w:sz="4" w:space="0" w:color="auto"/>
            </w:tcBorders>
            <w:noWrap/>
            <w:vAlign w:val="bottom"/>
            <w:hideMark/>
          </w:tcPr>
          <w:p w14:paraId="15C5499D"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4CA5B82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300" w:type="dxa"/>
            <w:tcBorders>
              <w:top w:val="single" w:sz="4" w:space="0" w:color="auto"/>
              <w:left w:val="nil"/>
              <w:bottom w:val="single" w:sz="4" w:space="0" w:color="auto"/>
              <w:right w:val="single" w:sz="4" w:space="0" w:color="auto"/>
            </w:tcBorders>
            <w:noWrap/>
            <w:vAlign w:val="bottom"/>
            <w:hideMark/>
          </w:tcPr>
          <w:p w14:paraId="0C9722F0"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300" w:type="dxa"/>
            <w:tcBorders>
              <w:top w:val="single" w:sz="4" w:space="0" w:color="auto"/>
              <w:left w:val="nil"/>
              <w:bottom w:val="single" w:sz="4" w:space="0" w:color="auto"/>
              <w:right w:val="single" w:sz="4" w:space="0" w:color="auto"/>
            </w:tcBorders>
            <w:noWrap/>
            <w:vAlign w:val="bottom"/>
            <w:hideMark/>
          </w:tcPr>
          <w:p w14:paraId="1D241872"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2620" w:type="dxa"/>
            <w:tcBorders>
              <w:top w:val="single" w:sz="4" w:space="0" w:color="auto"/>
              <w:left w:val="nil"/>
              <w:bottom w:val="single" w:sz="4" w:space="0" w:color="auto"/>
              <w:right w:val="single" w:sz="4" w:space="0" w:color="auto"/>
            </w:tcBorders>
            <w:noWrap/>
            <w:vAlign w:val="bottom"/>
            <w:hideMark/>
          </w:tcPr>
          <w:p w14:paraId="0CCA9D4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eedup (Hadoop/Spark)</w:t>
            </w:r>
          </w:p>
        </w:tc>
      </w:tr>
      <w:tr w:rsidR="000848F1" w:rsidRPr="000848F1" w14:paraId="7A881DF6"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256D873"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18BA9CE8"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300" w:type="dxa"/>
            <w:tcBorders>
              <w:top w:val="nil"/>
              <w:left w:val="nil"/>
              <w:bottom w:val="single" w:sz="4" w:space="0" w:color="auto"/>
              <w:right w:val="single" w:sz="4" w:space="0" w:color="auto"/>
            </w:tcBorders>
            <w:noWrap/>
            <w:vAlign w:val="bottom"/>
            <w:hideMark/>
          </w:tcPr>
          <w:p w14:paraId="4A221D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300" w:type="dxa"/>
            <w:tcBorders>
              <w:top w:val="nil"/>
              <w:left w:val="nil"/>
              <w:bottom w:val="single" w:sz="4" w:space="0" w:color="auto"/>
              <w:right w:val="single" w:sz="4" w:space="0" w:color="auto"/>
            </w:tcBorders>
            <w:noWrap/>
            <w:vAlign w:val="bottom"/>
            <w:hideMark/>
          </w:tcPr>
          <w:p w14:paraId="19D9C5A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2620" w:type="dxa"/>
            <w:tcBorders>
              <w:top w:val="nil"/>
              <w:left w:val="nil"/>
              <w:bottom w:val="single" w:sz="4" w:space="0" w:color="auto"/>
              <w:right w:val="single" w:sz="4" w:space="0" w:color="auto"/>
            </w:tcBorders>
            <w:noWrap/>
            <w:vAlign w:val="bottom"/>
            <w:hideMark/>
          </w:tcPr>
          <w:p w14:paraId="527F590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4.00x</w:t>
            </w:r>
          </w:p>
        </w:tc>
      </w:tr>
      <w:tr w:rsidR="000848F1" w:rsidRPr="000848F1" w14:paraId="5A4F47E5"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52F26931"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8BA5C2F"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300" w:type="dxa"/>
            <w:tcBorders>
              <w:top w:val="nil"/>
              <w:left w:val="nil"/>
              <w:bottom w:val="single" w:sz="4" w:space="0" w:color="auto"/>
              <w:right w:val="single" w:sz="4" w:space="0" w:color="auto"/>
            </w:tcBorders>
            <w:noWrap/>
            <w:vAlign w:val="bottom"/>
            <w:hideMark/>
          </w:tcPr>
          <w:p w14:paraId="606F59AE"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300" w:type="dxa"/>
            <w:tcBorders>
              <w:top w:val="nil"/>
              <w:left w:val="nil"/>
              <w:bottom w:val="single" w:sz="4" w:space="0" w:color="auto"/>
              <w:right w:val="single" w:sz="4" w:space="0" w:color="auto"/>
            </w:tcBorders>
            <w:noWrap/>
            <w:vAlign w:val="bottom"/>
            <w:hideMark/>
          </w:tcPr>
          <w:p w14:paraId="2AD0438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2620" w:type="dxa"/>
            <w:tcBorders>
              <w:top w:val="nil"/>
              <w:left w:val="nil"/>
              <w:bottom w:val="single" w:sz="4" w:space="0" w:color="auto"/>
              <w:right w:val="single" w:sz="4" w:space="0" w:color="auto"/>
            </w:tcBorders>
            <w:noWrap/>
            <w:vAlign w:val="bottom"/>
            <w:hideMark/>
          </w:tcPr>
          <w:p w14:paraId="12BC3BD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7.19x</w:t>
            </w:r>
          </w:p>
        </w:tc>
      </w:tr>
      <w:tr w:rsidR="000848F1" w:rsidRPr="000848F1" w14:paraId="03863A90"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2E85F1E9"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639E49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300" w:type="dxa"/>
            <w:tcBorders>
              <w:top w:val="nil"/>
              <w:left w:val="nil"/>
              <w:bottom w:val="single" w:sz="4" w:space="0" w:color="auto"/>
              <w:right w:val="single" w:sz="4" w:space="0" w:color="auto"/>
            </w:tcBorders>
            <w:noWrap/>
            <w:vAlign w:val="bottom"/>
            <w:hideMark/>
          </w:tcPr>
          <w:p w14:paraId="4A7DE12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300" w:type="dxa"/>
            <w:tcBorders>
              <w:top w:val="nil"/>
              <w:left w:val="nil"/>
              <w:bottom w:val="single" w:sz="4" w:space="0" w:color="auto"/>
              <w:right w:val="single" w:sz="4" w:space="0" w:color="auto"/>
            </w:tcBorders>
            <w:noWrap/>
            <w:vAlign w:val="bottom"/>
            <w:hideMark/>
          </w:tcPr>
          <w:p w14:paraId="5A340E9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2620" w:type="dxa"/>
            <w:tcBorders>
              <w:top w:val="nil"/>
              <w:left w:val="nil"/>
              <w:bottom w:val="single" w:sz="4" w:space="0" w:color="auto"/>
              <w:right w:val="single" w:sz="4" w:space="0" w:color="auto"/>
            </w:tcBorders>
            <w:noWrap/>
            <w:vAlign w:val="bottom"/>
            <w:hideMark/>
          </w:tcPr>
          <w:p w14:paraId="1A211DF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94x</w:t>
            </w:r>
          </w:p>
        </w:tc>
      </w:tr>
      <w:tr w:rsidR="000848F1" w:rsidRPr="000848F1" w14:paraId="18B221EE"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F814688"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2D7BAD4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300" w:type="dxa"/>
            <w:tcBorders>
              <w:top w:val="nil"/>
              <w:left w:val="nil"/>
              <w:bottom w:val="single" w:sz="4" w:space="0" w:color="auto"/>
              <w:right w:val="single" w:sz="4" w:space="0" w:color="auto"/>
            </w:tcBorders>
            <w:noWrap/>
            <w:vAlign w:val="bottom"/>
            <w:hideMark/>
          </w:tcPr>
          <w:p w14:paraId="7CB3E092"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300" w:type="dxa"/>
            <w:tcBorders>
              <w:top w:val="nil"/>
              <w:left w:val="nil"/>
              <w:bottom w:val="single" w:sz="4" w:space="0" w:color="auto"/>
              <w:right w:val="single" w:sz="4" w:space="0" w:color="auto"/>
            </w:tcBorders>
            <w:noWrap/>
            <w:vAlign w:val="bottom"/>
            <w:hideMark/>
          </w:tcPr>
          <w:p w14:paraId="1BBB487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2620" w:type="dxa"/>
            <w:tcBorders>
              <w:top w:val="nil"/>
              <w:left w:val="nil"/>
              <w:bottom w:val="single" w:sz="4" w:space="0" w:color="auto"/>
              <w:right w:val="single" w:sz="4" w:space="0" w:color="auto"/>
            </w:tcBorders>
            <w:noWrap/>
            <w:vAlign w:val="bottom"/>
            <w:hideMark/>
          </w:tcPr>
          <w:p w14:paraId="7AD6ACD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11x</w:t>
            </w:r>
          </w:p>
        </w:tc>
      </w:tr>
    </w:tbl>
    <w:p w14:paraId="2AAF5098" w14:textId="77777777" w:rsidR="0023655A" w:rsidRDefault="0023655A" w:rsidP="00D8130C">
      <w:pPr>
        <w:rPr>
          <w:u w:val="single"/>
        </w:rPr>
      </w:pPr>
    </w:p>
    <w:p w14:paraId="60CDD96E" w14:textId="368E9B7F" w:rsidR="00807E81" w:rsidRDefault="00807E81" w:rsidP="00807E81">
      <w:pPr>
        <w:pStyle w:val="ListParagraph"/>
        <w:numPr>
          <w:ilvl w:val="0"/>
          <w:numId w:val="44"/>
        </w:numPr>
      </w:pPr>
      <w:r>
        <w:t xml:space="preserve">Spark is 7.19x </w:t>
      </w:r>
      <w:r w:rsidR="00B419DB">
        <w:t>to</w:t>
      </w:r>
      <w:r>
        <w:t xml:space="preserve"> 14x faster across datasets than Hadoop.</w:t>
      </w:r>
    </w:p>
    <w:p w14:paraId="31348CEC" w14:textId="40B0C379" w:rsidR="00807E81" w:rsidRDefault="00807E81" w:rsidP="00807E81">
      <w:pPr>
        <w:pStyle w:val="ListParagraph"/>
        <w:numPr>
          <w:ilvl w:val="0"/>
          <w:numId w:val="44"/>
        </w:numPr>
      </w:pPr>
      <w:r>
        <w:t>On the smallest dataset (Email-</w:t>
      </w:r>
      <w:proofErr w:type="spellStart"/>
      <w:r>
        <w:t>EuAll</w:t>
      </w:r>
      <w:proofErr w:type="spellEnd"/>
      <w:r>
        <w:t>, 5MB), Hadoop takes 56 seconds. In contrast, it takes only 115 seconds to process a file 56 times larger (280MB). This indicates that Hadoop has a very high startup cost.</w:t>
      </w:r>
    </w:p>
    <w:p w14:paraId="56E8167C" w14:textId="2461A84E" w:rsidR="00851F01" w:rsidRPr="004D277D" w:rsidRDefault="00807E81" w:rsidP="0077765C">
      <w:pPr>
        <w:pStyle w:val="ListParagraph"/>
        <w:numPr>
          <w:ilvl w:val="0"/>
          <w:numId w:val="44"/>
        </w:numPr>
        <w:rPr>
          <w:u w:val="single"/>
        </w:rPr>
      </w:pPr>
      <w:r>
        <w:t>Spark's processing time for the largest dataset (1.08GB) is only 37 seconds, which is still faster than Hadoop’s time for the smallest dataset 56 seconds.</w:t>
      </w:r>
    </w:p>
    <w:p w14:paraId="14ADEDE2" w14:textId="77777777" w:rsidR="004D277D" w:rsidRPr="004D277D" w:rsidRDefault="004D277D" w:rsidP="004D277D">
      <w:pPr>
        <w:pStyle w:val="ListParagraph"/>
        <w:rPr>
          <w:u w:val="single"/>
        </w:rPr>
      </w:pPr>
    </w:p>
    <w:p w14:paraId="499E82CE" w14:textId="4E275B58" w:rsidR="00BF2291" w:rsidRPr="0077765C" w:rsidRDefault="00BF2291" w:rsidP="0077765C">
      <w:pPr>
        <w:pStyle w:val="Heading3"/>
      </w:pPr>
      <w:r w:rsidRPr="0077765C">
        <w:t>Memory Usage</w:t>
      </w:r>
    </w:p>
    <w:p w14:paraId="619DE421" w14:textId="5C7A9D2B" w:rsidR="0019182D" w:rsidRDefault="0019182D" w:rsidP="00807E81">
      <w:pPr>
        <w:rPr>
          <w:u w:val="single"/>
        </w:rPr>
      </w:pPr>
      <w:r>
        <w:rPr>
          <w:u w:val="single"/>
        </w:rPr>
        <w:t xml:space="preserve">Peak </w:t>
      </w:r>
      <w:r w:rsidR="00D8130C" w:rsidRPr="00807E81">
        <w:rPr>
          <w:u w:val="single"/>
        </w:rPr>
        <w:t xml:space="preserve">Memory </w:t>
      </w:r>
      <w:r w:rsidR="004D277D">
        <w:rPr>
          <w:u w:val="single"/>
        </w:rPr>
        <w:t>U</w:t>
      </w:r>
      <w:r w:rsidR="00D8130C" w:rsidRPr="00807E81">
        <w:rPr>
          <w:u w:val="single"/>
        </w:rPr>
        <w:t>sage</w:t>
      </w:r>
    </w:p>
    <w:p w14:paraId="03104B42" w14:textId="123C26C6" w:rsidR="0019182D" w:rsidRPr="0019182D" w:rsidRDefault="0019182D" w:rsidP="0019182D">
      <w:r w:rsidRPr="0019182D">
        <w:t>It was found out Hadoop components (</w:t>
      </w:r>
      <w:proofErr w:type="spellStart"/>
      <w:r w:rsidRPr="0019182D">
        <w:t>NameNode</w:t>
      </w:r>
      <w:proofErr w:type="spellEnd"/>
      <w:r w:rsidRPr="0019182D">
        <w:t xml:space="preserve">, </w:t>
      </w:r>
      <w:proofErr w:type="spellStart"/>
      <w:r w:rsidRPr="0019182D">
        <w:t>DataNode</w:t>
      </w:r>
      <w:proofErr w:type="spellEnd"/>
      <w:r w:rsidRPr="0019182D">
        <w:t xml:space="preserve">, </w:t>
      </w:r>
      <w:proofErr w:type="spellStart"/>
      <w:r w:rsidRPr="0019182D">
        <w:t>ResourceManager</w:t>
      </w:r>
      <w:proofErr w:type="spellEnd"/>
      <w:r w:rsidRPr="0019182D">
        <w:t xml:space="preserve">) show very little variation in peak memory usage regardless of the dataset size. For example, the </w:t>
      </w:r>
      <w:proofErr w:type="spellStart"/>
      <w:r w:rsidRPr="0019182D">
        <w:t>NameNode</w:t>
      </w:r>
      <w:proofErr w:type="spellEnd"/>
      <w:r w:rsidRPr="0019182D">
        <w:t xml:space="preserve"> peak only changes by ~20 megabytes between a 5MB and a 1GB file. This suggests Hadoop pre-allocates or maintains a high baseline</w:t>
      </w:r>
      <w:r w:rsidR="00851F01">
        <w:t xml:space="preserve"> memory</w:t>
      </w:r>
      <w:r w:rsidRPr="0019182D">
        <w:t>.</w:t>
      </w:r>
    </w:p>
    <w:p w14:paraId="5F3E4E22" w14:textId="2365CE6E" w:rsidR="0019182D" w:rsidRDefault="00B01E7B" w:rsidP="00D8130C">
      <w:pPr>
        <w:rPr>
          <w:u w:val="single"/>
        </w:rPr>
      </w:pPr>
      <w:r>
        <w:rPr>
          <w:u w:val="single"/>
        </w:rPr>
        <w:t xml:space="preserve">Hadoop </w:t>
      </w:r>
      <w:r w:rsidR="00B35BE8">
        <w:rPr>
          <w:u w:val="single"/>
        </w:rPr>
        <w:t xml:space="preserve">Peak </w:t>
      </w:r>
      <w:proofErr w:type="gramStart"/>
      <w:r w:rsidR="00B35BE8">
        <w:rPr>
          <w:u w:val="single"/>
        </w:rPr>
        <w:t>Memory  Usage</w:t>
      </w:r>
      <w:proofErr w:type="gramEnd"/>
      <w:r w:rsidR="00B27608">
        <w:rPr>
          <w:u w:val="single"/>
        </w:rPr>
        <w:t xml:space="preserve"> </w:t>
      </w:r>
    </w:p>
    <w:tbl>
      <w:tblPr>
        <w:tblW w:w="9566" w:type="dxa"/>
        <w:tblLook w:val="04A0" w:firstRow="1" w:lastRow="0" w:firstColumn="1" w:lastColumn="0" w:noHBand="0" w:noVBand="1"/>
      </w:tblPr>
      <w:tblGrid>
        <w:gridCol w:w="3260"/>
        <w:gridCol w:w="1300"/>
        <w:gridCol w:w="1300"/>
        <w:gridCol w:w="1972"/>
        <w:gridCol w:w="1920"/>
      </w:tblGrid>
      <w:tr w:rsidR="00B01E7B" w:rsidRPr="00B01E7B" w14:paraId="16DC2A50" w14:textId="77777777" w:rsidTr="00B01E7B">
        <w:trPr>
          <w:trHeight w:val="320"/>
        </w:trPr>
        <w:tc>
          <w:tcPr>
            <w:tcW w:w="3260" w:type="dxa"/>
            <w:tcBorders>
              <w:top w:val="single" w:sz="4" w:space="0" w:color="auto"/>
              <w:left w:val="single" w:sz="4" w:space="0" w:color="auto"/>
              <w:bottom w:val="single" w:sz="4" w:space="0" w:color="auto"/>
              <w:right w:val="single" w:sz="4" w:space="0" w:color="auto"/>
            </w:tcBorders>
            <w:noWrap/>
            <w:vAlign w:val="bottom"/>
            <w:hideMark/>
          </w:tcPr>
          <w:p w14:paraId="22A565A5" w14:textId="77777777" w:rsidR="00B01E7B" w:rsidRPr="00B01E7B" w:rsidRDefault="00B01E7B" w:rsidP="00B01E7B">
            <w:pPr>
              <w:spacing w:after="0" w:line="240" w:lineRule="auto"/>
              <w:jc w:val="left"/>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3E3938D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amenode</w:t>
            </w:r>
            <w:proofErr w:type="spellEnd"/>
          </w:p>
        </w:tc>
        <w:tc>
          <w:tcPr>
            <w:tcW w:w="1300" w:type="dxa"/>
            <w:tcBorders>
              <w:top w:val="single" w:sz="4" w:space="0" w:color="auto"/>
              <w:left w:val="nil"/>
              <w:bottom w:val="single" w:sz="4" w:space="0" w:color="auto"/>
              <w:right w:val="single" w:sz="4" w:space="0" w:color="auto"/>
            </w:tcBorders>
            <w:noWrap/>
            <w:vAlign w:val="bottom"/>
            <w:hideMark/>
          </w:tcPr>
          <w:p w14:paraId="344772E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datanode</w:t>
            </w:r>
            <w:proofErr w:type="spellEnd"/>
          </w:p>
        </w:tc>
        <w:tc>
          <w:tcPr>
            <w:tcW w:w="1786" w:type="dxa"/>
            <w:tcBorders>
              <w:top w:val="single" w:sz="4" w:space="0" w:color="auto"/>
              <w:left w:val="nil"/>
              <w:bottom w:val="single" w:sz="4" w:space="0" w:color="auto"/>
              <w:right w:val="single" w:sz="4" w:space="0" w:color="auto"/>
            </w:tcBorders>
            <w:noWrap/>
            <w:vAlign w:val="bottom"/>
            <w:hideMark/>
          </w:tcPr>
          <w:p w14:paraId="340F714A"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resourcemanager</w:t>
            </w:r>
            <w:proofErr w:type="spellEnd"/>
          </w:p>
        </w:tc>
        <w:tc>
          <w:tcPr>
            <w:tcW w:w="1920" w:type="dxa"/>
            <w:tcBorders>
              <w:top w:val="single" w:sz="4" w:space="0" w:color="auto"/>
              <w:left w:val="nil"/>
              <w:bottom w:val="single" w:sz="4" w:space="0" w:color="auto"/>
              <w:right w:val="single" w:sz="4" w:space="0" w:color="auto"/>
            </w:tcBorders>
            <w:noWrap/>
            <w:vAlign w:val="bottom"/>
            <w:hideMark/>
          </w:tcPr>
          <w:p w14:paraId="4F7A034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odemanager</w:t>
            </w:r>
            <w:proofErr w:type="spellEnd"/>
          </w:p>
        </w:tc>
      </w:tr>
      <w:tr w:rsidR="00B01E7B" w:rsidRPr="00B01E7B" w14:paraId="228F5AA8"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174FF40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7151E73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698.1</w:t>
            </w:r>
          </w:p>
        </w:tc>
        <w:tc>
          <w:tcPr>
            <w:tcW w:w="1300" w:type="dxa"/>
            <w:tcBorders>
              <w:top w:val="nil"/>
              <w:left w:val="nil"/>
              <w:bottom w:val="single" w:sz="4" w:space="0" w:color="auto"/>
              <w:right w:val="single" w:sz="4" w:space="0" w:color="auto"/>
            </w:tcBorders>
            <w:noWrap/>
            <w:vAlign w:val="bottom"/>
            <w:hideMark/>
          </w:tcPr>
          <w:p w14:paraId="6E202309"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64.3</w:t>
            </w:r>
          </w:p>
        </w:tc>
        <w:tc>
          <w:tcPr>
            <w:tcW w:w="1786" w:type="dxa"/>
            <w:tcBorders>
              <w:top w:val="nil"/>
              <w:left w:val="nil"/>
              <w:bottom w:val="single" w:sz="4" w:space="0" w:color="auto"/>
              <w:right w:val="single" w:sz="4" w:space="0" w:color="auto"/>
            </w:tcBorders>
            <w:noWrap/>
            <w:vAlign w:val="bottom"/>
            <w:hideMark/>
          </w:tcPr>
          <w:p w14:paraId="61ED0C6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55.9</w:t>
            </w:r>
          </w:p>
        </w:tc>
        <w:tc>
          <w:tcPr>
            <w:tcW w:w="1920" w:type="dxa"/>
            <w:tcBorders>
              <w:top w:val="nil"/>
              <w:left w:val="nil"/>
              <w:bottom w:val="single" w:sz="4" w:space="0" w:color="auto"/>
              <w:right w:val="single" w:sz="4" w:space="0" w:color="auto"/>
            </w:tcBorders>
            <w:noWrap/>
            <w:vAlign w:val="bottom"/>
            <w:hideMark/>
          </w:tcPr>
          <w:p w14:paraId="5E028AB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158.144</w:t>
            </w:r>
          </w:p>
        </w:tc>
      </w:tr>
      <w:tr w:rsidR="00B01E7B" w:rsidRPr="00B01E7B" w14:paraId="12906C5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709594E7"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57E52C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8.9</w:t>
            </w:r>
          </w:p>
        </w:tc>
        <w:tc>
          <w:tcPr>
            <w:tcW w:w="1300" w:type="dxa"/>
            <w:tcBorders>
              <w:top w:val="nil"/>
              <w:left w:val="nil"/>
              <w:bottom w:val="single" w:sz="4" w:space="0" w:color="auto"/>
              <w:right w:val="single" w:sz="4" w:space="0" w:color="auto"/>
            </w:tcBorders>
            <w:noWrap/>
            <w:vAlign w:val="bottom"/>
            <w:hideMark/>
          </w:tcPr>
          <w:p w14:paraId="4A39CB7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83.8</w:t>
            </w:r>
          </w:p>
        </w:tc>
        <w:tc>
          <w:tcPr>
            <w:tcW w:w="1786" w:type="dxa"/>
            <w:tcBorders>
              <w:top w:val="nil"/>
              <w:left w:val="nil"/>
              <w:bottom w:val="single" w:sz="4" w:space="0" w:color="auto"/>
              <w:right w:val="single" w:sz="4" w:space="0" w:color="auto"/>
            </w:tcBorders>
            <w:noWrap/>
            <w:vAlign w:val="bottom"/>
            <w:hideMark/>
          </w:tcPr>
          <w:p w14:paraId="263EAEA1"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64.9</w:t>
            </w:r>
          </w:p>
        </w:tc>
        <w:tc>
          <w:tcPr>
            <w:tcW w:w="1920" w:type="dxa"/>
            <w:tcBorders>
              <w:top w:val="nil"/>
              <w:left w:val="nil"/>
              <w:bottom w:val="single" w:sz="4" w:space="0" w:color="auto"/>
              <w:right w:val="single" w:sz="4" w:space="0" w:color="auto"/>
            </w:tcBorders>
            <w:noWrap/>
            <w:vAlign w:val="bottom"/>
            <w:hideMark/>
          </w:tcPr>
          <w:p w14:paraId="4DBE24A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58.176</w:t>
            </w:r>
          </w:p>
        </w:tc>
      </w:tr>
      <w:tr w:rsidR="00B01E7B" w:rsidRPr="00B01E7B" w14:paraId="4BE6B04B"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4999FBE2"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3360ED9C"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5.4</w:t>
            </w:r>
          </w:p>
        </w:tc>
        <w:tc>
          <w:tcPr>
            <w:tcW w:w="1300" w:type="dxa"/>
            <w:tcBorders>
              <w:top w:val="nil"/>
              <w:left w:val="nil"/>
              <w:bottom w:val="single" w:sz="4" w:space="0" w:color="auto"/>
              <w:right w:val="single" w:sz="4" w:space="0" w:color="auto"/>
            </w:tcBorders>
            <w:noWrap/>
            <w:vAlign w:val="bottom"/>
            <w:hideMark/>
          </w:tcPr>
          <w:p w14:paraId="288851B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48.5</w:t>
            </w:r>
          </w:p>
        </w:tc>
        <w:tc>
          <w:tcPr>
            <w:tcW w:w="1786" w:type="dxa"/>
            <w:tcBorders>
              <w:top w:val="nil"/>
              <w:left w:val="nil"/>
              <w:bottom w:val="single" w:sz="4" w:space="0" w:color="auto"/>
              <w:right w:val="single" w:sz="4" w:space="0" w:color="auto"/>
            </w:tcBorders>
            <w:noWrap/>
            <w:vAlign w:val="bottom"/>
            <w:hideMark/>
          </w:tcPr>
          <w:p w14:paraId="10B39D5E"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70.2</w:t>
            </w:r>
          </w:p>
        </w:tc>
        <w:tc>
          <w:tcPr>
            <w:tcW w:w="1920" w:type="dxa"/>
            <w:tcBorders>
              <w:top w:val="nil"/>
              <w:left w:val="nil"/>
              <w:bottom w:val="single" w:sz="4" w:space="0" w:color="auto"/>
              <w:right w:val="single" w:sz="4" w:space="0" w:color="auto"/>
            </w:tcBorders>
            <w:noWrap/>
            <w:vAlign w:val="bottom"/>
            <w:hideMark/>
          </w:tcPr>
          <w:p w14:paraId="55A8E85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45.888</w:t>
            </w:r>
          </w:p>
        </w:tc>
      </w:tr>
      <w:tr w:rsidR="00B01E7B" w:rsidRPr="00B01E7B" w14:paraId="718AB84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6C0600C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3D59338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7.9</w:t>
            </w:r>
          </w:p>
        </w:tc>
        <w:tc>
          <w:tcPr>
            <w:tcW w:w="1300" w:type="dxa"/>
            <w:tcBorders>
              <w:top w:val="nil"/>
              <w:left w:val="nil"/>
              <w:bottom w:val="single" w:sz="4" w:space="0" w:color="auto"/>
              <w:right w:val="single" w:sz="4" w:space="0" w:color="auto"/>
            </w:tcBorders>
            <w:noWrap/>
            <w:vAlign w:val="bottom"/>
            <w:hideMark/>
          </w:tcPr>
          <w:p w14:paraId="221A9C5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71.1</w:t>
            </w:r>
          </w:p>
        </w:tc>
        <w:tc>
          <w:tcPr>
            <w:tcW w:w="1786" w:type="dxa"/>
            <w:tcBorders>
              <w:top w:val="nil"/>
              <w:left w:val="nil"/>
              <w:bottom w:val="single" w:sz="4" w:space="0" w:color="auto"/>
              <w:right w:val="single" w:sz="4" w:space="0" w:color="auto"/>
            </w:tcBorders>
            <w:noWrap/>
            <w:vAlign w:val="bottom"/>
            <w:hideMark/>
          </w:tcPr>
          <w:p w14:paraId="71EC3DFF"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516.2</w:t>
            </w:r>
          </w:p>
        </w:tc>
        <w:tc>
          <w:tcPr>
            <w:tcW w:w="1920" w:type="dxa"/>
            <w:tcBorders>
              <w:top w:val="nil"/>
              <w:left w:val="nil"/>
              <w:bottom w:val="single" w:sz="4" w:space="0" w:color="auto"/>
              <w:right w:val="single" w:sz="4" w:space="0" w:color="auto"/>
            </w:tcBorders>
            <w:noWrap/>
            <w:vAlign w:val="bottom"/>
            <w:hideMark/>
          </w:tcPr>
          <w:p w14:paraId="0F1346A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395.712</w:t>
            </w:r>
          </w:p>
        </w:tc>
      </w:tr>
    </w:tbl>
    <w:p w14:paraId="092000AA" w14:textId="77777777" w:rsidR="00B01E7B" w:rsidRDefault="00B01E7B" w:rsidP="00D8130C">
      <w:pPr>
        <w:rPr>
          <w:u w:val="single"/>
        </w:rPr>
      </w:pPr>
    </w:p>
    <w:p w14:paraId="36110EEF" w14:textId="1BACD5AC" w:rsidR="00B35BE8" w:rsidRDefault="0016653C" w:rsidP="00B01E7B">
      <w:pPr>
        <w:jc w:val="center"/>
        <w:rPr>
          <w:u w:val="single"/>
        </w:rPr>
      </w:pPr>
      <w:r w:rsidRPr="0016653C">
        <w:rPr>
          <w:noProof/>
          <w:u w:val="single"/>
        </w:rPr>
        <w:drawing>
          <wp:inline distT="0" distB="0" distL="0" distR="0" wp14:anchorId="508DEC0B" wp14:editId="291D404F">
            <wp:extent cx="5943600" cy="3570605"/>
            <wp:effectExtent l="0" t="0" r="0" b="0"/>
            <wp:docPr id="775103076" name="Picture 1" descr="A graph of data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103076" name="Picture 1" descr="A graph of data with numbers and text&#10;&#10;AI-generated content may be incorrect."/>
                    <pic:cNvPicPr/>
                  </pic:nvPicPr>
                  <pic:blipFill>
                    <a:blip r:embed="rId12"/>
                    <a:stretch>
                      <a:fillRect/>
                    </a:stretch>
                  </pic:blipFill>
                  <pic:spPr>
                    <a:xfrm>
                      <a:off x="0" y="0"/>
                      <a:ext cx="5943600" cy="3570605"/>
                    </a:xfrm>
                    <a:prstGeom prst="rect">
                      <a:avLst/>
                    </a:prstGeom>
                  </pic:spPr>
                </pic:pic>
              </a:graphicData>
            </a:graphic>
          </wp:inline>
        </w:drawing>
      </w:r>
    </w:p>
    <w:p w14:paraId="0DCB7920" w14:textId="642DE651" w:rsidR="00B01E7B" w:rsidRDefault="00E34DD2" w:rsidP="00E34DD2">
      <w:pPr>
        <w:pStyle w:val="ListParagraph"/>
        <w:numPr>
          <w:ilvl w:val="0"/>
          <w:numId w:val="45"/>
        </w:numPr>
        <w:jc w:val="left"/>
      </w:pPr>
      <w:r w:rsidRPr="00E34DD2">
        <w:lastRenderedPageBreak/>
        <w:t xml:space="preserve">The </w:t>
      </w:r>
      <w:proofErr w:type="spellStart"/>
      <w:r w:rsidRPr="00E34DD2">
        <w:t>nodemanager</w:t>
      </w:r>
      <w:proofErr w:type="spellEnd"/>
      <w:r w:rsidRPr="00E34DD2">
        <w:t xml:space="preserve"> is consistently the largest consumer of memory. It accounts for nearly half of the total peak memory usage for every dataset.</w:t>
      </w:r>
    </w:p>
    <w:p w14:paraId="12E8298A" w14:textId="4232FEA6" w:rsidR="00E34DD2" w:rsidRDefault="003D6897" w:rsidP="00E34DD2">
      <w:pPr>
        <w:pStyle w:val="ListParagraph"/>
        <w:numPr>
          <w:ilvl w:val="0"/>
          <w:numId w:val="45"/>
        </w:numPr>
        <w:jc w:val="left"/>
      </w:pPr>
      <w:r w:rsidRPr="003D6897">
        <w:t xml:space="preserve">The </w:t>
      </w:r>
      <w:proofErr w:type="spellStart"/>
      <w:r w:rsidRPr="003D6897">
        <w:t>namenode</w:t>
      </w:r>
      <w:proofErr w:type="spellEnd"/>
      <w:r w:rsidRPr="003D6897">
        <w:t xml:space="preserve"> and </w:t>
      </w:r>
      <w:proofErr w:type="spellStart"/>
      <w:r w:rsidRPr="003D6897">
        <w:t>resourcemanager</w:t>
      </w:r>
      <w:proofErr w:type="spellEnd"/>
      <w:r w:rsidRPr="003D6897">
        <w:t xml:space="preserve"> memory peak remains stable regardless of the dataset size.</w:t>
      </w:r>
    </w:p>
    <w:p w14:paraId="34D54763" w14:textId="00BF0BB7" w:rsidR="003D6897" w:rsidRDefault="003D6897" w:rsidP="00E34DD2">
      <w:pPr>
        <w:pStyle w:val="ListParagraph"/>
        <w:numPr>
          <w:ilvl w:val="0"/>
          <w:numId w:val="45"/>
        </w:numPr>
        <w:jc w:val="left"/>
      </w:pPr>
      <w:r w:rsidRPr="003D6897">
        <w:t xml:space="preserve">The </w:t>
      </w:r>
      <w:proofErr w:type="spellStart"/>
      <w:r w:rsidRPr="003D6897">
        <w:t>datanode</w:t>
      </w:r>
      <w:proofErr w:type="spellEnd"/>
      <w:r w:rsidRPr="003D6897">
        <w:t xml:space="preserve"> uses the least amount of memory in the cluster, maintaining a steady range between 348.5 and 383.8 </w:t>
      </w:r>
      <w:r>
        <w:t>megabytes</w:t>
      </w:r>
      <w:r w:rsidRPr="003D6897">
        <w:t>.</w:t>
      </w:r>
    </w:p>
    <w:p w14:paraId="190BC4C2" w14:textId="73741FAB" w:rsidR="003D6897" w:rsidRPr="00E34DD2" w:rsidRDefault="003D6897" w:rsidP="003D6897">
      <w:pPr>
        <w:pStyle w:val="ListParagraph"/>
        <w:numPr>
          <w:ilvl w:val="0"/>
          <w:numId w:val="45"/>
        </w:numPr>
        <w:jc w:val="left"/>
      </w:pPr>
      <w:proofErr w:type="spellStart"/>
      <w:r w:rsidRPr="003D6897">
        <w:t>cit</w:t>
      </w:r>
      <w:proofErr w:type="spellEnd"/>
      <w:r w:rsidRPr="003D6897">
        <w:t>-Patents and soc-</w:t>
      </w:r>
      <w:proofErr w:type="spellStart"/>
      <w:r w:rsidRPr="003D6897">
        <w:t>pokec</w:t>
      </w:r>
      <w:proofErr w:type="spellEnd"/>
      <w:r w:rsidRPr="003D6897">
        <w:t xml:space="preserve">-relationships show the highest total peak memory usage, largely driven by higher </w:t>
      </w:r>
      <w:proofErr w:type="spellStart"/>
      <w:r w:rsidRPr="003D6897">
        <w:t>NodeManager</w:t>
      </w:r>
      <w:proofErr w:type="spellEnd"/>
      <w:r w:rsidRPr="003D6897">
        <w:t xml:space="preserve"> </w:t>
      </w:r>
      <w:proofErr w:type="spellStart"/>
      <w:proofErr w:type="gramStart"/>
      <w:r w:rsidRPr="003D6897">
        <w:t>requirements.Email</w:t>
      </w:r>
      <w:proofErr w:type="gramEnd"/>
      <w:r w:rsidRPr="003D6897">
        <w:t>-EuAll</w:t>
      </w:r>
      <w:proofErr w:type="spellEnd"/>
      <w:r w:rsidRPr="003D6897">
        <w:t xml:space="preserve"> (the smallest dataset) has the lowest overall memory footprint.</w:t>
      </w:r>
    </w:p>
    <w:p w14:paraId="000DF71C" w14:textId="18E0DEF7" w:rsidR="00B01E7B" w:rsidRDefault="00B01E7B" w:rsidP="00B01E7B">
      <w:pPr>
        <w:rPr>
          <w:u w:val="single"/>
        </w:rPr>
      </w:pPr>
      <w:r>
        <w:rPr>
          <w:u w:val="single"/>
        </w:rPr>
        <w:t xml:space="preserve">Spark Peak </w:t>
      </w:r>
      <w:proofErr w:type="gramStart"/>
      <w:r>
        <w:rPr>
          <w:u w:val="single"/>
        </w:rPr>
        <w:t>Memory  Usage</w:t>
      </w:r>
      <w:proofErr w:type="gramEnd"/>
    </w:p>
    <w:tbl>
      <w:tblPr>
        <w:tblW w:w="7100" w:type="dxa"/>
        <w:jc w:val="center"/>
        <w:tblLook w:val="04A0" w:firstRow="1" w:lastRow="0" w:firstColumn="1" w:lastColumn="0" w:noHBand="0" w:noVBand="1"/>
      </w:tblPr>
      <w:tblGrid>
        <w:gridCol w:w="2440"/>
        <w:gridCol w:w="2100"/>
        <w:gridCol w:w="2560"/>
      </w:tblGrid>
      <w:tr w:rsidR="00B01E7B" w:rsidRPr="00B01E7B" w14:paraId="6AF9D68E" w14:textId="77777777" w:rsidTr="00B01E7B">
        <w:trPr>
          <w:trHeight w:val="320"/>
          <w:jc w:val="center"/>
        </w:trPr>
        <w:tc>
          <w:tcPr>
            <w:tcW w:w="2440" w:type="dxa"/>
            <w:tcBorders>
              <w:top w:val="single" w:sz="4" w:space="0" w:color="auto"/>
              <w:left w:val="single" w:sz="4" w:space="0" w:color="auto"/>
              <w:bottom w:val="single" w:sz="4" w:space="0" w:color="auto"/>
              <w:right w:val="single" w:sz="4" w:space="0" w:color="auto"/>
            </w:tcBorders>
            <w:noWrap/>
            <w:vAlign w:val="bottom"/>
            <w:hideMark/>
          </w:tcPr>
          <w:p w14:paraId="4ADF0D3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2100" w:type="dxa"/>
            <w:tcBorders>
              <w:top w:val="single" w:sz="4" w:space="0" w:color="auto"/>
              <w:left w:val="nil"/>
              <w:bottom w:val="single" w:sz="4" w:space="0" w:color="auto"/>
              <w:right w:val="single" w:sz="4" w:space="0" w:color="auto"/>
            </w:tcBorders>
            <w:noWrap/>
            <w:vAlign w:val="bottom"/>
            <w:hideMark/>
          </w:tcPr>
          <w:p w14:paraId="6A0BCF33"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master</w:t>
            </w:r>
          </w:p>
        </w:tc>
        <w:tc>
          <w:tcPr>
            <w:tcW w:w="2560" w:type="dxa"/>
            <w:tcBorders>
              <w:top w:val="single" w:sz="4" w:space="0" w:color="auto"/>
              <w:left w:val="nil"/>
              <w:bottom w:val="single" w:sz="4" w:space="0" w:color="auto"/>
              <w:right w:val="single" w:sz="4" w:space="0" w:color="auto"/>
            </w:tcBorders>
            <w:noWrap/>
            <w:vAlign w:val="bottom"/>
            <w:hideMark/>
          </w:tcPr>
          <w:p w14:paraId="6218C2E6"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worker</w:t>
            </w:r>
          </w:p>
        </w:tc>
      </w:tr>
      <w:tr w:rsidR="00B01E7B" w:rsidRPr="00B01E7B" w14:paraId="581CC306"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0DA90019"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2100" w:type="dxa"/>
            <w:tcBorders>
              <w:top w:val="nil"/>
              <w:left w:val="nil"/>
              <w:bottom w:val="single" w:sz="4" w:space="0" w:color="auto"/>
              <w:right w:val="single" w:sz="4" w:space="0" w:color="auto"/>
            </w:tcBorders>
            <w:noWrap/>
            <w:vAlign w:val="bottom"/>
            <w:hideMark/>
          </w:tcPr>
          <w:p w14:paraId="277571F6"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99.800</w:t>
            </w:r>
          </w:p>
        </w:tc>
        <w:tc>
          <w:tcPr>
            <w:tcW w:w="2560" w:type="dxa"/>
            <w:tcBorders>
              <w:top w:val="nil"/>
              <w:left w:val="nil"/>
              <w:bottom w:val="single" w:sz="4" w:space="0" w:color="auto"/>
              <w:right w:val="single" w:sz="4" w:space="0" w:color="auto"/>
            </w:tcBorders>
            <w:noWrap/>
            <w:vAlign w:val="bottom"/>
            <w:hideMark/>
          </w:tcPr>
          <w:p w14:paraId="5FA1AAA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291.100</w:t>
            </w:r>
          </w:p>
        </w:tc>
      </w:tr>
      <w:tr w:rsidR="00B01E7B" w:rsidRPr="00B01E7B" w14:paraId="130466FA"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6272AEC5"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2100" w:type="dxa"/>
            <w:tcBorders>
              <w:top w:val="nil"/>
              <w:left w:val="nil"/>
              <w:bottom w:val="single" w:sz="4" w:space="0" w:color="auto"/>
              <w:right w:val="single" w:sz="4" w:space="0" w:color="auto"/>
            </w:tcBorders>
            <w:noWrap/>
            <w:vAlign w:val="bottom"/>
            <w:hideMark/>
          </w:tcPr>
          <w:p w14:paraId="64A7A37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000</w:t>
            </w:r>
          </w:p>
        </w:tc>
        <w:tc>
          <w:tcPr>
            <w:tcW w:w="2560" w:type="dxa"/>
            <w:tcBorders>
              <w:top w:val="nil"/>
              <w:left w:val="nil"/>
              <w:bottom w:val="single" w:sz="4" w:space="0" w:color="auto"/>
              <w:right w:val="single" w:sz="4" w:space="0" w:color="auto"/>
            </w:tcBorders>
            <w:noWrap/>
            <w:vAlign w:val="bottom"/>
            <w:hideMark/>
          </w:tcPr>
          <w:p w14:paraId="0E37F02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27.456</w:t>
            </w:r>
          </w:p>
        </w:tc>
      </w:tr>
      <w:tr w:rsidR="00B01E7B" w:rsidRPr="00B01E7B" w14:paraId="0BDA3C71"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2AEF4CC1"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2100" w:type="dxa"/>
            <w:tcBorders>
              <w:top w:val="nil"/>
              <w:left w:val="nil"/>
              <w:bottom w:val="single" w:sz="4" w:space="0" w:color="auto"/>
              <w:right w:val="single" w:sz="4" w:space="0" w:color="auto"/>
            </w:tcBorders>
            <w:noWrap/>
            <w:vAlign w:val="bottom"/>
            <w:hideMark/>
          </w:tcPr>
          <w:p w14:paraId="396049F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700</w:t>
            </w:r>
          </w:p>
        </w:tc>
        <w:tc>
          <w:tcPr>
            <w:tcW w:w="2560" w:type="dxa"/>
            <w:tcBorders>
              <w:top w:val="nil"/>
              <w:left w:val="nil"/>
              <w:bottom w:val="single" w:sz="4" w:space="0" w:color="auto"/>
              <w:right w:val="single" w:sz="4" w:space="0" w:color="auto"/>
            </w:tcBorders>
            <w:noWrap/>
            <w:vAlign w:val="bottom"/>
            <w:hideMark/>
          </w:tcPr>
          <w:p w14:paraId="3E02C8B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62.272</w:t>
            </w:r>
          </w:p>
        </w:tc>
      </w:tr>
      <w:tr w:rsidR="00B01E7B" w:rsidRPr="00B01E7B" w14:paraId="0FA6A7A7" w14:textId="77777777" w:rsidTr="00B01E7B">
        <w:trPr>
          <w:trHeight w:val="320"/>
          <w:jc w:val="center"/>
        </w:trPr>
        <w:tc>
          <w:tcPr>
            <w:tcW w:w="2440" w:type="dxa"/>
            <w:tcBorders>
              <w:top w:val="nil"/>
              <w:left w:val="single" w:sz="4" w:space="0" w:color="auto"/>
              <w:bottom w:val="nil"/>
              <w:right w:val="single" w:sz="4" w:space="0" w:color="auto"/>
            </w:tcBorders>
            <w:noWrap/>
            <w:vAlign w:val="bottom"/>
            <w:hideMark/>
          </w:tcPr>
          <w:p w14:paraId="4E4D847B"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2100" w:type="dxa"/>
            <w:tcBorders>
              <w:top w:val="nil"/>
              <w:left w:val="nil"/>
              <w:bottom w:val="nil"/>
              <w:right w:val="single" w:sz="4" w:space="0" w:color="auto"/>
            </w:tcBorders>
            <w:noWrap/>
            <w:vAlign w:val="bottom"/>
            <w:hideMark/>
          </w:tcPr>
          <w:p w14:paraId="0EE03CD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89.700</w:t>
            </w:r>
          </w:p>
        </w:tc>
        <w:tc>
          <w:tcPr>
            <w:tcW w:w="2560" w:type="dxa"/>
            <w:tcBorders>
              <w:top w:val="nil"/>
              <w:left w:val="nil"/>
              <w:bottom w:val="nil"/>
              <w:right w:val="single" w:sz="4" w:space="0" w:color="auto"/>
            </w:tcBorders>
            <w:noWrap/>
            <w:vAlign w:val="bottom"/>
            <w:hideMark/>
          </w:tcPr>
          <w:p w14:paraId="4B8A31D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16.192</w:t>
            </w:r>
          </w:p>
        </w:tc>
      </w:tr>
      <w:tr w:rsidR="00B01E7B" w:rsidRPr="00B01E7B" w14:paraId="19A75632"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tcPr>
          <w:p w14:paraId="716B0C00"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
        </w:tc>
        <w:tc>
          <w:tcPr>
            <w:tcW w:w="2100" w:type="dxa"/>
            <w:tcBorders>
              <w:top w:val="nil"/>
              <w:left w:val="nil"/>
              <w:bottom w:val="single" w:sz="4" w:space="0" w:color="auto"/>
              <w:right w:val="single" w:sz="4" w:space="0" w:color="auto"/>
            </w:tcBorders>
            <w:noWrap/>
            <w:vAlign w:val="bottom"/>
          </w:tcPr>
          <w:p w14:paraId="32B850D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c>
          <w:tcPr>
            <w:tcW w:w="2560" w:type="dxa"/>
            <w:tcBorders>
              <w:top w:val="nil"/>
              <w:left w:val="nil"/>
              <w:bottom w:val="single" w:sz="4" w:space="0" w:color="auto"/>
              <w:right w:val="single" w:sz="4" w:space="0" w:color="auto"/>
            </w:tcBorders>
            <w:noWrap/>
            <w:vAlign w:val="bottom"/>
          </w:tcPr>
          <w:p w14:paraId="64011C4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r>
    </w:tbl>
    <w:p w14:paraId="2BFB7F62" w14:textId="77777777" w:rsidR="00B01E7B" w:rsidRDefault="00B01E7B" w:rsidP="00B01E7B">
      <w:pPr>
        <w:jc w:val="center"/>
        <w:rPr>
          <w:u w:val="single"/>
        </w:rPr>
      </w:pPr>
    </w:p>
    <w:p w14:paraId="4A3CF144" w14:textId="1D08E6AB" w:rsidR="00B01E7B" w:rsidRDefault="00383BE3" w:rsidP="00B01E7B">
      <w:pPr>
        <w:jc w:val="center"/>
        <w:rPr>
          <w:u w:val="single"/>
        </w:rPr>
      </w:pPr>
      <w:r w:rsidRPr="00383BE3">
        <w:rPr>
          <w:noProof/>
          <w:u w:val="single"/>
        </w:rPr>
        <w:drawing>
          <wp:inline distT="0" distB="0" distL="0" distR="0" wp14:anchorId="7985F3CD" wp14:editId="3E9644B6">
            <wp:extent cx="5943600" cy="2642870"/>
            <wp:effectExtent l="0" t="0" r="0" b="0"/>
            <wp:docPr id="342483071" name="Picture 1" descr="A graph with orange and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483071" name="Picture 1" descr="A graph with orange and blue bars&#10;&#10;AI-generated content may be incorrect."/>
                    <pic:cNvPicPr/>
                  </pic:nvPicPr>
                  <pic:blipFill>
                    <a:blip r:embed="rId13"/>
                    <a:stretch>
                      <a:fillRect/>
                    </a:stretch>
                  </pic:blipFill>
                  <pic:spPr>
                    <a:xfrm>
                      <a:off x="0" y="0"/>
                      <a:ext cx="5943600" cy="2642870"/>
                    </a:xfrm>
                    <a:prstGeom prst="rect">
                      <a:avLst/>
                    </a:prstGeom>
                  </pic:spPr>
                </pic:pic>
              </a:graphicData>
            </a:graphic>
          </wp:inline>
        </w:drawing>
      </w:r>
    </w:p>
    <w:p w14:paraId="56695E0B" w14:textId="0D70E902" w:rsidR="002F1D27" w:rsidRPr="002F1D27" w:rsidRDefault="002F1D27" w:rsidP="002F1D27">
      <w:pPr>
        <w:pStyle w:val="ListParagraph"/>
        <w:numPr>
          <w:ilvl w:val="0"/>
          <w:numId w:val="46"/>
        </w:numPr>
        <w:jc w:val="left"/>
      </w:pPr>
      <w:r w:rsidRPr="002F1D27">
        <w:t>Spark shows a unique behavior with the smallest dataset, Email-</w:t>
      </w:r>
      <w:proofErr w:type="spellStart"/>
      <w:r w:rsidRPr="002F1D27">
        <w:t>EuAll</w:t>
      </w:r>
      <w:proofErr w:type="spellEnd"/>
      <w:r w:rsidRPr="002F1D27">
        <w:t xml:space="preserve"> where spark-master (399.800) uses more memory than the spark-worker (291.100). Suggests </w:t>
      </w:r>
      <w:r w:rsidRPr="002F1D27">
        <w:lastRenderedPageBreak/>
        <w:t xml:space="preserve">that the administrative overhead of the master node exceeds the actual resources needed for </w:t>
      </w:r>
      <w:r w:rsidR="00B27608">
        <w:t xml:space="preserve">the </w:t>
      </w:r>
      <w:r w:rsidRPr="002F1D27">
        <w:t>computation.</w:t>
      </w:r>
    </w:p>
    <w:p w14:paraId="5FCFC1D9" w14:textId="7B5FA30E" w:rsidR="002F1D27" w:rsidRPr="002F1D27" w:rsidRDefault="00FB7073" w:rsidP="002F1D27">
      <w:pPr>
        <w:pStyle w:val="ListParagraph"/>
        <w:numPr>
          <w:ilvl w:val="0"/>
          <w:numId w:val="46"/>
        </w:numPr>
        <w:jc w:val="left"/>
      </w:pPr>
      <w:r w:rsidRPr="002F1D27">
        <w:t>Regardless of</w:t>
      </w:r>
      <w:r w:rsidR="002F1D27" w:rsidRPr="002F1D27">
        <w:t xml:space="preserve"> whether the dataset is 280MB (</w:t>
      </w:r>
      <w:proofErr w:type="spellStart"/>
      <w:r w:rsidR="002F1D27" w:rsidRPr="002F1D27">
        <w:t>cit</w:t>
      </w:r>
      <w:proofErr w:type="spellEnd"/>
      <w:r w:rsidR="002F1D27" w:rsidRPr="002F1D27">
        <w:t>-Patents) or over 1GB (soc-LiveJournal1), the master stays within a narrow range of 489.7 to 494.7 M</w:t>
      </w:r>
      <w:r w:rsidR="00B27608">
        <w:t>i</w:t>
      </w:r>
      <w:r w:rsidR="002F1D27" w:rsidRPr="002F1D27">
        <w:t>bs.</w:t>
      </w:r>
    </w:p>
    <w:p w14:paraId="6A0C0F0C" w14:textId="404C7B26" w:rsidR="002F1D27" w:rsidRDefault="002F1D27" w:rsidP="002F1D27">
      <w:pPr>
        <w:pStyle w:val="ListParagraph"/>
        <w:numPr>
          <w:ilvl w:val="0"/>
          <w:numId w:val="46"/>
        </w:numPr>
        <w:jc w:val="left"/>
      </w:pPr>
      <w:r w:rsidRPr="002F1D27">
        <w:t xml:space="preserve">The worker memory usage scales sharply as the dataset transitions from small to medium sizes, then </w:t>
      </w:r>
      <w:proofErr w:type="spellStart"/>
      <w:r w:rsidRPr="002F1D27">
        <w:t>plateaus.M</w:t>
      </w:r>
      <w:proofErr w:type="spellEnd"/>
      <w:r w:rsidRPr="002F1D27">
        <w:t xml:space="preserve"> </w:t>
      </w:r>
      <w:proofErr w:type="spellStart"/>
      <w:r w:rsidRPr="002F1D27">
        <w:t>emory</w:t>
      </w:r>
      <w:proofErr w:type="spellEnd"/>
      <w:r w:rsidRPr="002F1D27">
        <w:t xml:space="preserve"> usage jumps from 291.100 (Email-</w:t>
      </w:r>
      <w:proofErr w:type="spellStart"/>
      <w:r w:rsidRPr="002F1D27">
        <w:t>EuAll</w:t>
      </w:r>
      <w:proofErr w:type="spellEnd"/>
      <w:r w:rsidRPr="002F1D27">
        <w:t>) to 1427.456 (</w:t>
      </w:r>
      <w:proofErr w:type="spellStart"/>
      <w:r w:rsidRPr="002F1D27">
        <w:t>cit</w:t>
      </w:r>
      <w:proofErr w:type="spellEnd"/>
      <w:r w:rsidRPr="002F1D27">
        <w:t>-Patents).</w:t>
      </w:r>
    </w:p>
    <w:p w14:paraId="491AB708" w14:textId="77777777" w:rsidR="004D277D" w:rsidRPr="0019182D" w:rsidRDefault="004D277D" w:rsidP="004D277D">
      <w:pPr>
        <w:pStyle w:val="ListParagraph"/>
        <w:numPr>
          <w:ilvl w:val="0"/>
          <w:numId w:val="46"/>
        </w:numPr>
      </w:pPr>
      <w:r w:rsidRPr="0019182D">
        <w:t>However, Spark is much more sensitive to data size. The Spark-Worker peak memory usage jumps from 291.1 for the 5MB file to 1462.2 for the 1GB file.</w:t>
      </w:r>
    </w:p>
    <w:p w14:paraId="6F98845C" w14:textId="61860AF4" w:rsidR="004D277D" w:rsidRDefault="004D277D" w:rsidP="00C91604">
      <w:pPr>
        <w:pStyle w:val="ListParagraph"/>
        <w:numPr>
          <w:ilvl w:val="0"/>
          <w:numId w:val="46"/>
        </w:numPr>
        <w:jc w:val="left"/>
      </w:pPr>
      <w:r>
        <w:t xml:space="preserve">Therefore, </w:t>
      </w:r>
      <w:r w:rsidRPr="0019182D">
        <w:t xml:space="preserve">Spark’s memory footprint is </w:t>
      </w:r>
      <w:r>
        <w:t>small</w:t>
      </w:r>
      <w:r w:rsidRPr="0019182D">
        <w:t xml:space="preserve"> for small tasks and scales up to meet large tasks. </w:t>
      </w:r>
    </w:p>
    <w:p w14:paraId="78AC123C" w14:textId="72EDB0BD" w:rsidR="00FB7073" w:rsidRPr="00F43E6F" w:rsidRDefault="007620C4" w:rsidP="005C4EA9">
      <w:pPr>
        <w:jc w:val="left"/>
        <w:rPr>
          <w:u w:val="single"/>
        </w:rPr>
      </w:pPr>
      <w:r>
        <w:rPr>
          <w:u w:val="single"/>
        </w:rPr>
        <w:t>Hadoop vs Spark Memory Usage</w:t>
      </w:r>
    </w:p>
    <w:p w14:paraId="6C0DE021" w14:textId="3DF54649" w:rsidR="00F43E6F" w:rsidRDefault="00222EDE" w:rsidP="00FB7073">
      <w:pPr>
        <w:jc w:val="left"/>
      </w:pPr>
      <w:r w:rsidRPr="00222EDE">
        <w:rPr>
          <w:noProof/>
        </w:rPr>
        <w:drawing>
          <wp:inline distT="0" distB="0" distL="0" distR="0" wp14:anchorId="0596293A" wp14:editId="26CD4767">
            <wp:extent cx="6606834" cy="3289300"/>
            <wp:effectExtent l="0" t="0" r="0" b="0"/>
            <wp:docPr id="391465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65083" name=""/>
                    <pic:cNvPicPr/>
                  </pic:nvPicPr>
                  <pic:blipFill>
                    <a:blip r:embed="rId14"/>
                    <a:stretch>
                      <a:fillRect/>
                    </a:stretch>
                  </pic:blipFill>
                  <pic:spPr>
                    <a:xfrm>
                      <a:off x="0" y="0"/>
                      <a:ext cx="6616246" cy="3293986"/>
                    </a:xfrm>
                    <a:prstGeom prst="rect">
                      <a:avLst/>
                    </a:prstGeom>
                  </pic:spPr>
                </pic:pic>
              </a:graphicData>
            </a:graphic>
          </wp:inline>
        </w:drawing>
      </w:r>
    </w:p>
    <w:p w14:paraId="3FC235B5" w14:textId="322E1E1F" w:rsidR="00D12D55" w:rsidRPr="002F1D27" w:rsidRDefault="00FB7073" w:rsidP="00B022FE">
      <w:r>
        <w:t>For</w:t>
      </w:r>
      <w:r w:rsidR="00D12D55">
        <w:t xml:space="preserve"> aggregate total </w:t>
      </w:r>
      <w:r>
        <w:t xml:space="preserve">of </w:t>
      </w:r>
      <w:r w:rsidR="00D12D55">
        <w:t xml:space="preserve">memory usage by all nodes, the chart indicates that Hadoop jobs consumers about 2.5GB - 3GB of memory </w:t>
      </w:r>
      <w:r w:rsidR="00B27608">
        <w:t xml:space="preserve">consistently </w:t>
      </w:r>
      <w:r w:rsidR="00D12D55">
        <w:t>and the jobs executes for a longer period as well. Meantime Spark jobs peak around 2GB of memory and finish the execution instantly.</w:t>
      </w:r>
      <w:r w:rsidR="00B27608" w:rsidRPr="00B27608">
        <w:t xml:space="preserve"> </w:t>
      </w:r>
      <w:r w:rsidR="00B27608">
        <w:t xml:space="preserve">Therefore, </w:t>
      </w:r>
      <w:r w:rsidR="00B27608" w:rsidRPr="0019182D">
        <w:t>Hadoop maintains a heavy footprint even for the smallest tasks</w:t>
      </w:r>
      <w:r w:rsidR="00B27608">
        <w:t xml:space="preserve"> as </w:t>
      </w:r>
      <w:r w:rsidR="00B27608">
        <w:lastRenderedPageBreak/>
        <w:t>depicted above.</w:t>
      </w:r>
      <w:r>
        <w:t xml:space="preserve"> </w:t>
      </w:r>
      <w:r w:rsidR="00D12D55">
        <w:t xml:space="preserve">Furthermore, the solid </w:t>
      </w:r>
      <w:proofErr w:type="gramStart"/>
      <w:r>
        <w:t>lines</w:t>
      </w:r>
      <w:proofErr w:type="gramEnd"/>
      <w:r w:rsidR="00D12D55">
        <w:t xml:space="preserve"> for Hadoop depicts a "sawtooth" pattern, where memory fluctuating between 2.5 and 3.0 GB. This indicates shuffle and sort phases o</w:t>
      </w:r>
      <w:r>
        <w:t>f</w:t>
      </w:r>
      <w:r w:rsidR="00D12D55">
        <w:t xml:space="preserve"> MapReduce. The Spark jobs shoot straight up and straight down. This confirms Spark is loading the graph into memory, processing it instantly.</w:t>
      </w:r>
    </w:p>
    <w:p w14:paraId="61211E4F" w14:textId="57EEBD01" w:rsidR="00596B32" w:rsidRDefault="00D8130C" w:rsidP="00B022FE">
      <w:pPr>
        <w:pStyle w:val="Heading2"/>
      </w:pPr>
      <w:r w:rsidRPr="00D8130C">
        <w:t>CPU utilization</w:t>
      </w:r>
    </w:p>
    <w:p w14:paraId="36659209" w14:textId="351E1D49" w:rsidR="00596B32" w:rsidRDefault="00A72E29" w:rsidP="00D8130C">
      <w:pPr>
        <w:rPr>
          <w:u w:val="single"/>
        </w:rPr>
      </w:pPr>
      <w:r>
        <w:rPr>
          <w:u w:val="single"/>
        </w:rPr>
        <w:t>Hadoop</w:t>
      </w:r>
      <w:r>
        <w:rPr>
          <w:noProof/>
        </w:rPr>
        <w:t xml:space="preserve"> </w:t>
      </w:r>
      <w:r w:rsidR="00596B32">
        <w:rPr>
          <w:u w:val="single"/>
        </w:rPr>
        <w:t xml:space="preserve">CPU Utilization </w:t>
      </w:r>
    </w:p>
    <w:p w14:paraId="1A33D31C" w14:textId="5133F2D1" w:rsidR="00550F0A" w:rsidRDefault="00F963CD" w:rsidP="00D8130C">
      <w:pPr>
        <w:rPr>
          <w:u w:val="single"/>
        </w:rPr>
      </w:pPr>
      <w:r w:rsidRPr="00F963CD">
        <w:rPr>
          <w:noProof/>
          <w:u w:val="single"/>
        </w:rPr>
        <w:drawing>
          <wp:inline distT="0" distB="0" distL="0" distR="0" wp14:anchorId="50F72486" wp14:editId="669D9A7E">
            <wp:extent cx="6451890" cy="6045200"/>
            <wp:effectExtent l="0" t="0" r="0" b="0"/>
            <wp:docPr id="1367021426"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21426" name="Picture 1" descr="A group of graphs showing different types of data&#10;&#10;AI-generated content may be incorrect."/>
                    <pic:cNvPicPr/>
                  </pic:nvPicPr>
                  <pic:blipFill>
                    <a:blip r:embed="rId15"/>
                    <a:stretch>
                      <a:fillRect/>
                    </a:stretch>
                  </pic:blipFill>
                  <pic:spPr>
                    <a:xfrm>
                      <a:off x="0" y="0"/>
                      <a:ext cx="6458325" cy="6051230"/>
                    </a:xfrm>
                    <a:prstGeom prst="rect">
                      <a:avLst/>
                    </a:prstGeom>
                  </pic:spPr>
                </pic:pic>
              </a:graphicData>
            </a:graphic>
          </wp:inline>
        </w:drawing>
      </w:r>
    </w:p>
    <w:p w14:paraId="0DD6B9EC" w14:textId="77777777" w:rsidR="00550F0A" w:rsidRPr="00004A0A" w:rsidRDefault="00550F0A" w:rsidP="00550F0A">
      <w:r w:rsidRPr="00004A0A">
        <w:lastRenderedPageBreak/>
        <w:t>The values are aggregate across multiple CPU cores (e.g., 200% = 2 full cores utilizing 100% capacity).</w:t>
      </w:r>
    </w:p>
    <w:p w14:paraId="01A74923" w14:textId="49D96DAA" w:rsidR="00550F0A" w:rsidRPr="00784D92" w:rsidRDefault="00550F0A" w:rsidP="00550F0A">
      <w:pPr>
        <w:pStyle w:val="ListParagraph"/>
        <w:numPr>
          <w:ilvl w:val="0"/>
          <w:numId w:val="47"/>
        </w:numPr>
      </w:pPr>
      <w:r w:rsidRPr="00784D92">
        <w:t xml:space="preserve">The </w:t>
      </w:r>
      <w:proofErr w:type="spellStart"/>
      <w:r w:rsidRPr="00784D92">
        <w:t>NodeManager</w:t>
      </w:r>
      <w:proofErr w:type="spellEnd"/>
      <w:r w:rsidRPr="00784D92">
        <w:t xml:space="preserve"> is responsible for launching and managing the actual containers where Map and Reduce tasks run. The high CPU usage confirms that the computation is happening there. Therefore, the green line dominates every chart, staying between 100% and 200%. Also, the "sawtooth" pattern indicates the map reduce steps.</w:t>
      </w:r>
    </w:p>
    <w:p w14:paraId="09AD7240" w14:textId="77777777" w:rsidR="00550F0A" w:rsidRPr="00784D92" w:rsidRDefault="00550F0A" w:rsidP="00550F0A">
      <w:pPr>
        <w:pStyle w:val="ListParagraph"/>
        <w:numPr>
          <w:ilvl w:val="0"/>
          <w:numId w:val="47"/>
        </w:numPr>
      </w:pPr>
      <w:proofErr w:type="spellStart"/>
      <w:r w:rsidRPr="00784D92">
        <w:t>NameNode</w:t>
      </w:r>
      <w:proofErr w:type="spellEnd"/>
      <w:r w:rsidRPr="00784D92">
        <w:t xml:space="preserve"> (Orange Line) there is a sharp spike at the </w:t>
      </w:r>
      <w:proofErr w:type="spellStart"/>
      <w:r w:rsidRPr="00784D92">
        <w:t>begining</w:t>
      </w:r>
      <w:proofErr w:type="spellEnd"/>
      <w:r w:rsidRPr="00784D92">
        <w:t xml:space="preserve"> reaching ~150-200% which immediately drops to near 0%.</w:t>
      </w:r>
    </w:p>
    <w:p w14:paraId="5E04AD02" w14:textId="77777777" w:rsidR="00550F0A" w:rsidRPr="00784D92" w:rsidRDefault="00550F0A" w:rsidP="00550F0A">
      <w:pPr>
        <w:pStyle w:val="ListParagraph"/>
        <w:numPr>
          <w:ilvl w:val="0"/>
          <w:numId w:val="47"/>
        </w:numPr>
      </w:pPr>
      <w:proofErr w:type="spellStart"/>
      <w:r w:rsidRPr="00784D92">
        <w:t>DataNode</w:t>
      </w:r>
      <w:proofErr w:type="spellEnd"/>
      <w:r w:rsidRPr="00784D92">
        <w:t xml:space="preserve"> &amp; </w:t>
      </w:r>
      <w:proofErr w:type="spellStart"/>
      <w:r w:rsidRPr="00784D92">
        <w:t>ResourceManager</w:t>
      </w:r>
      <w:proofErr w:type="spellEnd"/>
      <w:r w:rsidRPr="00784D92">
        <w:t xml:space="preserve"> (Blue &amp; Light Blue Lines) hover near 0% for the entire duration of the job.</w:t>
      </w:r>
    </w:p>
    <w:p w14:paraId="746E0E10" w14:textId="77777777" w:rsidR="00550F0A" w:rsidRDefault="00550F0A" w:rsidP="00550F0A">
      <w:pPr>
        <w:pStyle w:val="ListParagraph"/>
        <w:numPr>
          <w:ilvl w:val="0"/>
          <w:numId w:val="47"/>
        </w:numPr>
      </w:pPr>
      <w:r w:rsidRPr="00784D92">
        <w:t xml:space="preserve">The chart proves that Hadoop's CPU load is almost entirely on the </w:t>
      </w:r>
      <w:proofErr w:type="spellStart"/>
      <w:r w:rsidRPr="00784D92">
        <w:t>NodeManagers</w:t>
      </w:r>
      <w:proofErr w:type="spellEnd"/>
      <w:r>
        <w:t>.</w:t>
      </w:r>
    </w:p>
    <w:p w14:paraId="104AA5CB" w14:textId="64655785" w:rsidR="00596B32" w:rsidRPr="00405EC3" w:rsidRDefault="00550F0A" w:rsidP="00D8130C">
      <w:pPr>
        <w:pStyle w:val="ListParagraph"/>
        <w:numPr>
          <w:ilvl w:val="0"/>
          <w:numId w:val="47"/>
        </w:numPr>
      </w:pPr>
      <w:r>
        <w:t xml:space="preserve">It seems Hadoop has bottle neck of CPU utilization, only utilizing 2 cores of the available 8 cores. This could be a configuration issue </w:t>
      </w:r>
      <w:r w:rsidR="00AA5F2C">
        <w:t>related to docker</w:t>
      </w:r>
      <w:r>
        <w:t>.</w:t>
      </w:r>
    </w:p>
    <w:p w14:paraId="7C751FBF" w14:textId="21B6B6EC" w:rsidR="00231ED2" w:rsidRDefault="00405EC3" w:rsidP="00B72562">
      <w:pPr>
        <w:rPr>
          <w:u w:val="single"/>
        </w:rPr>
      </w:pPr>
      <w:r w:rsidRPr="00B72562">
        <w:rPr>
          <w:u w:val="single"/>
        </w:rPr>
        <w:t>Spark</w:t>
      </w:r>
      <w:r>
        <w:rPr>
          <w:noProof/>
        </w:rPr>
        <w:t xml:space="preserve"> </w:t>
      </w:r>
      <w:r w:rsidR="00B72562" w:rsidRPr="00B72562">
        <w:rPr>
          <w:u w:val="single"/>
        </w:rPr>
        <w:t xml:space="preserve">CPU Utilization </w:t>
      </w:r>
    </w:p>
    <w:p w14:paraId="55D4562C" w14:textId="6E3A6DA5" w:rsidR="00F53EA4" w:rsidRPr="003632A4" w:rsidRDefault="00F963CD" w:rsidP="003632A4">
      <w:pPr>
        <w:rPr>
          <w:u w:val="single"/>
        </w:rPr>
      </w:pPr>
      <w:r w:rsidRPr="00F963CD">
        <w:rPr>
          <w:noProof/>
          <w:u w:val="single"/>
        </w:rPr>
        <w:drawing>
          <wp:inline distT="0" distB="0" distL="0" distR="0" wp14:anchorId="528D4C40" wp14:editId="5FAFFC83">
            <wp:extent cx="5943600" cy="3572510"/>
            <wp:effectExtent l="0" t="0" r="0" b="0"/>
            <wp:docPr id="5080628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6282" name="Picture 1" descr="A graph of different types of data&#10;&#10;AI-generated content may be incorrect."/>
                    <pic:cNvPicPr/>
                  </pic:nvPicPr>
                  <pic:blipFill>
                    <a:blip r:embed="rId16"/>
                    <a:stretch>
                      <a:fillRect/>
                    </a:stretch>
                  </pic:blipFill>
                  <pic:spPr>
                    <a:xfrm>
                      <a:off x="0" y="0"/>
                      <a:ext cx="5943600" cy="3572510"/>
                    </a:xfrm>
                    <a:prstGeom prst="rect">
                      <a:avLst/>
                    </a:prstGeom>
                  </pic:spPr>
                </pic:pic>
              </a:graphicData>
            </a:graphic>
          </wp:inline>
        </w:drawing>
      </w:r>
    </w:p>
    <w:p w14:paraId="188F9B1E" w14:textId="43869152" w:rsidR="00F53EA4" w:rsidRPr="00F53EA4" w:rsidRDefault="00F53EA4" w:rsidP="00F53EA4">
      <w:pPr>
        <w:pStyle w:val="ListParagraph"/>
        <w:numPr>
          <w:ilvl w:val="0"/>
          <w:numId w:val="48"/>
        </w:numPr>
      </w:pPr>
      <w:r w:rsidRPr="00F53EA4">
        <w:lastRenderedPageBreak/>
        <w:t>Unlike Hadoop, which hovered around 100-200% CPU usage, the Spark Worker (Orange) skyrockets to 800% utilization almost immediately for the three larger datasets (</w:t>
      </w:r>
      <w:proofErr w:type="spellStart"/>
      <w:r w:rsidRPr="00F53EA4">
        <w:t>cit</w:t>
      </w:r>
      <w:proofErr w:type="spellEnd"/>
      <w:r w:rsidRPr="00F53EA4">
        <w:t>-Patents, soc-</w:t>
      </w:r>
      <w:proofErr w:type="spellStart"/>
      <w:r w:rsidRPr="00F53EA4">
        <w:t>pokec</w:t>
      </w:r>
      <w:proofErr w:type="spellEnd"/>
      <w:r w:rsidRPr="00F53EA4">
        <w:t>, and soc-LiveJournal1) and 800% peak suggests the worker is fully utilizing the 8-core</w:t>
      </w:r>
      <w:r w:rsidR="00B814AD">
        <w:t>s in the</w:t>
      </w:r>
      <w:r w:rsidRPr="00F53EA4">
        <w:t xml:space="preserve"> machine CPU.</w:t>
      </w:r>
    </w:p>
    <w:p w14:paraId="706EF79F" w14:textId="61FB7037" w:rsidR="00F53EA4" w:rsidRPr="00F53EA4" w:rsidRDefault="00F53EA4" w:rsidP="00F53EA4">
      <w:pPr>
        <w:pStyle w:val="ListParagraph"/>
        <w:numPr>
          <w:ilvl w:val="0"/>
          <w:numId w:val="48"/>
        </w:numPr>
      </w:pPr>
      <w:r w:rsidRPr="00F53EA4">
        <w:t>Email-</w:t>
      </w:r>
      <w:proofErr w:type="spellStart"/>
      <w:r w:rsidRPr="00F53EA4">
        <w:t>EuAll</w:t>
      </w:r>
      <w:proofErr w:type="spellEnd"/>
      <w:r w:rsidRPr="00F53EA4">
        <w:t xml:space="preserve"> dataset is so small that the job finishes instantly</w:t>
      </w:r>
      <w:r w:rsidR="0029028F">
        <w:t xml:space="preserve"> utilizing only 2 cores</w:t>
      </w:r>
      <w:r w:rsidRPr="00F53EA4">
        <w:t xml:space="preserve">. </w:t>
      </w:r>
    </w:p>
    <w:p w14:paraId="6B9608F1" w14:textId="6F67A876" w:rsidR="00F53EA4" w:rsidRPr="00F53EA4" w:rsidRDefault="00F53EA4" w:rsidP="00F53EA4">
      <w:pPr>
        <w:pStyle w:val="ListParagraph"/>
        <w:numPr>
          <w:ilvl w:val="0"/>
          <w:numId w:val="48"/>
        </w:numPr>
      </w:pPr>
      <w:proofErr w:type="spellStart"/>
      <w:r w:rsidRPr="00F53EA4">
        <w:t>cit</w:t>
      </w:r>
      <w:proofErr w:type="spellEnd"/>
      <w:r w:rsidRPr="00F53EA4">
        <w:t>-Patents &amp; soc-</w:t>
      </w:r>
      <w:proofErr w:type="spellStart"/>
      <w:r w:rsidRPr="00F53EA4">
        <w:t>pokec</w:t>
      </w:r>
      <w:proofErr w:type="spellEnd"/>
      <w:r w:rsidRPr="00F53EA4">
        <w:t xml:space="preserve"> both show a "triangle" shape. The Worker hits 800% at T=5 seconds but is already ramping down by T=10.</w:t>
      </w:r>
    </w:p>
    <w:p w14:paraId="7B845478" w14:textId="6C6F6CEA" w:rsidR="00F53EA4" w:rsidRPr="00F53EA4" w:rsidRDefault="00F53EA4" w:rsidP="00F53EA4">
      <w:pPr>
        <w:pStyle w:val="ListParagraph"/>
        <w:numPr>
          <w:ilvl w:val="0"/>
          <w:numId w:val="48"/>
        </w:numPr>
      </w:pPr>
      <w:r w:rsidRPr="00F53EA4">
        <w:t xml:space="preserve">soc-LiveJournal1 this is the only dataset that sustains the load. The Worker hits 800% and stays there for roughly 10-15 </w:t>
      </w:r>
      <w:r w:rsidR="00857578" w:rsidRPr="00F53EA4">
        <w:t>seconds.</w:t>
      </w:r>
      <w:r w:rsidRPr="00F53EA4">
        <w:t xml:space="preserve"> This confirms it is the most computationally intensive job.</w:t>
      </w:r>
    </w:p>
    <w:p w14:paraId="23166E4C" w14:textId="3C1BB421" w:rsidR="00F53EA4" w:rsidRDefault="00DB2587" w:rsidP="003632A4">
      <w:pPr>
        <w:pStyle w:val="Heading2"/>
      </w:pPr>
      <w:r>
        <w:t>Network Utilization</w:t>
      </w:r>
    </w:p>
    <w:p w14:paraId="45539FEC" w14:textId="70D2DFF3" w:rsidR="00406645" w:rsidRDefault="00406645" w:rsidP="00406645">
      <w:r w:rsidRPr="00DB2587">
        <w:t xml:space="preserve">The network utilization values were derived from the </w:t>
      </w:r>
      <w:proofErr w:type="spellStart"/>
      <w:r w:rsidRPr="00DB2587">
        <w:t>net_io</w:t>
      </w:r>
      <w:proofErr w:type="spellEnd"/>
      <w:r w:rsidRPr="00DB2587">
        <w:t xml:space="preserve"> field, which is recorded as received / sent traffic for each container. First the received side and the sent side were converted into </w:t>
      </w:r>
      <w:proofErr w:type="gramStart"/>
      <w:r w:rsidRPr="00DB2587">
        <w:t>MiB</w:t>
      </w:r>
      <w:proofErr w:type="gramEnd"/>
      <w:r w:rsidRPr="00DB2587">
        <w:t xml:space="preserve"> so everything is in one unit. Then a total network value per row was formed as </w:t>
      </w:r>
      <w:proofErr w:type="spellStart"/>
      <w:r w:rsidRPr="00DB2587">
        <w:t>net_total_mib</w:t>
      </w:r>
      <w:proofErr w:type="spellEnd"/>
      <w:r w:rsidRPr="00DB2587">
        <w:t xml:space="preserve"> = </w:t>
      </w:r>
      <w:proofErr w:type="spellStart"/>
      <w:r w:rsidRPr="00DB2587">
        <w:t>net_rx_mib</w:t>
      </w:r>
      <w:proofErr w:type="spellEnd"/>
      <w:r w:rsidRPr="00DB2587">
        <w:t xml:space="preserve"> + </w:t>
      </w:r>
      <w:proofErr w:type="spellStart"/>
      <w:r w:rsidRPr="00DB2587">
        <w:t>net_tx_mib</w:t>
      </w:r>
      <w:proofErr w:type="spellEnd"/>
      <w:r w:rsidRPr="00DB2587">
        <w:t xml:space="preserve">. Because Docker’s </w:t>
      </w:r>
      <w:proofErr w:type="spellStart"/>
      <w:r w:rsidRPr="00DB2587">
        <w:t>net_io</w:t>
      </w:r>
      <w:proofErr w:type="spellEnd"/>
      <w:r w:rsidRPr="00DB2587">
        <w:t xml:space="preserve"> is a cumulative counter, job overhead was measured as the change per 5-second interval for each dataset and each node, the overhead at time t is </w:t>
      </w:r>
      <w:proofErr w:type="spellStart"/>
      <w:r w:rsidRPr="00DB2587">
        <w:t>net_total_mib_delta</w:t>
      </w:r>
      <w:proofErr w:type="spellEnd"/>
      <w:r w:rsidRPr="00DB2587">
        <w:t xml:space="preserve">(t) = </w:t>
      </w:r>
      <w:proofErr w:type="spellStart"/>
      <w:r w:rsidRPr="00DB2587">
        <w:t>net_total_mib</w:t>
      </w:r>
      <w:proofErr w:type="spellEnd"/>
      <w:r w:rsidRPr="00DB2587">
        <w:t xml:space="preserve">(t) − </w:t>
      </w:r>
      <w:proofErr w:type="spellStart"/>
      <w:r w:rsidRPr="00DB2587">
        <w:t>net_total_mib</w:t>
      </w:r>
      <w:proofErr w:type="spellEnd"/>
      <w:r w:rsidRPr="00DB2587">
        <w:t>(t−5).</w:t>
      </w:r>
    </w:p>
    <w:p w14:paraId="2EB2CC33" w14:textId="77777777" w:rsidR="002A0253" w:rsidRDefault="002A0253" w:rsidP="00406645"/>
    <w:p w14:paraId="5A30A5FA" w14:textId="77777777" w:rsidR="002A0253" w:rsidRDefault="002A0253" w:rsidP="00406645"/>
    <w:p w14:paraId="773CD9C6" w14:textId="77777777" w:rsidR="002A0253" w:rsidRDefault="002A0253" w:rsidP="00406645"/>
    <w:p w14:paraId="3B0D557C" w14:textId="77777777" w:rsidR="002A0253" w:rsidRDefault="002A0253" w:rsidP="00406645"/>
    <w:p w14:paraId="314BCE2D" w14:textId="77777777" w:rsidR="002A0253" w:rsidRDefault="002A0253" w:rsidP="00406645"/>
    <w:p w14:paraId="017174E1" w14:textId="77777777" w:rsidR="002A0253" w:rsidRDefault="002A0253" w:rsidP="00406645"/>
    <w:p w14:paraId="44AFE6BE" w14:textId="77777777" w:rsidR="002A0253" w:rsidRDefault="002A0253" w:rsidP="00406645"/>
    <w:p w14:paraId="59536187" w14:textId="77777777" w:rsidR="002A0253" w:rsidRDefault="002A0253" w:rsidP="00406645"/>
    <w:p w14:paraId="7DC451BC" w14:textId="77777777" w:rsidR="002A0253" w:rsidRDefault="002A0253" w:rsidP="00406645"/>
    <w:p w14:paraId="30109065" w14:textId="77777777" w:rsidR="002A0253" w:rsidRDefault="002A0253" w:rsidP="00406645"/>
    <w:p w14:paraId="5DA2BCBD" w14:textId="77777777" w:rsidR="002A0253" w:rsidRPr="00406645" w:rsidRDefault="002A0253" w:rsidP="00406645"/>
    <w:p w14:paraId="01EA8D1B" w14:textId="5708A7A3" w:rsidR="00DB2587" w:rsidRDefault="003A6F74" w:rsidP="00B72562">
      <w:pPr>
        <w:rPr>
          <w:u w:val="single"/>
        </w:rPr>
      </w:pPr>
      <w:bookmarkStart w:id="0" w:name="OLE_LINK1"/>
      <w:r>
        <w:rPr>
          <w:u w:val="single"/>
        </w:rPr>
        <w:t xml:space="preserve">Hadoop </w:t>
      </w:r>
      <w:r w:rsidR="00DB2587">
        <w:rPr>
          <w:u w:val="single"/>
        </w:rPr>
        <w:t xml:space="preserve">Network Utilization </w:t>
      </w:r>
      <w:bookmarkEnd w:id="0"/>
    </w:p>
    <w:p w14:paraId="20DF9FF1" w14:textId="48CF0081" w:rsidR="00231ED2" w:rsidRDefault="00765C75" w:rsidP="00406645">
      <w:pPr>
        <w:jc w:val="center"/>
        <w:rPr>
          <w:u w:val="single"/>
        </w:rPr>
      </w:pPr>
      <w:r w:rsidRPr="00765C75">
        <w:rPr>
          <w:noProof/>
          <w:u w:val="single"/>
        </w:rPr>
        <w:drawing>
          <wp:inline distT="0" distB="0" distL="0" distR="0" wp14:anchorId="485336F2" wp14:editId="75FF2AE4">
            <wp:extent cx="6593474" cy="4419600"/>
            <wp:effectExtent l="0" t="0" r="0" b="0"/>
            <wp:docPr id="238741343"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41343" name="Picture 1" descr="A group of graphs showing different types of data&#10;&#10;AI-generated content may be incorrect."/>
                    <pic:cNvPicPr/>
                  </pic:nvPicPr>
                  <pic:blipFill>
                    <a:blip r:embed="rId17"/>
                    <a:stretch>
                      <a:fillRect/>
                    </a:stretch>
                  </pic:blipFill>
                  <pic:spPr>
                    <a:xfrm>
                      <a:off x="0" y="0"/>
                      <a:ext cx="6601030" cy="4424665"/>
                    </a:xfrm>
                    <a:prstGeom prst="rect">
                      <a:avLst/>
                    </a:prstGeom>
                  </pic:spPr>
                </pic:pic>
              </a:graphicData>
            </a:graphic>
          </wp:inline>
        </w:drawing>
      </w:r>
    </w:p>
    <w:p w14:paraId="601DFB84" w14:textId="7BCBB11D" w:rsidR="00090024" w:rsidRPr="00090024" w:rsidRDefault="00090024" w:rsidP="0059553C">
      <w:pPr>
        <w:pStyle w:val="ListParagraph"/>
        <w:numPr>
          <w:ilvl w:val="0"/>
          <w:numId w:val="49"/>
        </w:numPr>
      </w:pPr>
      <w:r w:rsidRPr="00090024">
        <w:t xml:space="preserve">In all four graphs the </w:t>
      </w:r>
      <w:proofErr w:type="spellStart"/>
      <w:r w:rsidRPr="00090024">
        <w:t>DataNode</w:t>
      </w:r>
      <w:proofErr w:type="spellEnd"/>
      <w:r w:rsidRPr="00090024">
        <w:t xml:space="preserve"> (Blue) and </w:t>
      </w:r>
      <w:proofErr w:type="spellStart"/>
      <w:r w:rsidRPr="00090024">
        <w:t>NodeManager</w:t>
      </w:r>
      <w:proofErr w:type="spellEnd"/>
      <w:r w:rsidRPr="00090024">
        <w:t xml:space="preserve"> (Green) lines move almost perfectly in sync.</w:t>
      </w:r>
      <w:r w:rsidR="007E1964">
        <w:t xml:space="preserve"> </w:t>
      </w:r>
      <w:r w:rsidRPr="00090024">
        <w:t>This confirms that network traffic in Hadoop is driven by data movement between workers. Also</w:t>
      </w:r>
      <w:r w:rsidR="007E1964">
        <w:t>,</w:t>
      </w:r>
      <w:r w:rsidRPr="00090024">
        <w:t xml:space="preserve"> there are sharp peaks followed by drops to near zero which indicates bursty behavior. This would represent the shuffle phase of MapReduce. And the </w:t>
      </w:r>
      <w:proofErr w:type="spellStart"/>
      <w:r w:rsidRPr="00090024">
        <w:t>NameNode</w:t>
      </w:r>
      <w:proofErr w:type="spellEnd"/>
      <w:r w:rsidRPr="00090024">
        <w:t xml:space="preserve"> (Orange) and </w:t>
      </w:r>
      <w:proofErr w:type="spellStart"/>
      <w:r w:rsidRPr="00090024">
        <w:t>ResourceManager</w:t>
      </w:r>
      <w:proofErr w:type="spellEnd"/>
      <w:r w:rsidRPr="00090024">
        <w:t xml:space="preserve"> (Light Blue) remain flat at 0.00 for almost the entire duration across jobs.</w:t>
      </w:r>
    </w:p>
    <w:p w14:paraId="48C91CFC" w14:textId="14D77C68" w:rsidR="00090024" w:rsidRPr="00090024" w:rsidRDefault="00090024" w:rsidP="0059553C">
      <w:pPr>
        <w:pStyle w:val="ListParagraph"/>
        <w:numPr>
          <w:ilvl w:val="0"/>
          <w:numId w:val="49"/>
        </w:numPr>
      </w:pPr>
      <w:r w:rsidRPr="00090024">
        <w:lastRenderedPageBreak/>
        <w:t xml:space="preserve">In the smallest job </w:t>
      </w:r>
      <w:proofErr w:type="gramStart"/>
      <w:r w:rsidRPr="00090024">
        <w:t>Email</w:t>
      </w:r>
      <w:proofErr w:type="gramEnd"/>
      <w:r w:rsidRPr="00090024">
        <w:t>-</w:t>
      </w:r>
      <w:proofErr w:type="spellStart"/>
      <w:r w:rsidRPr="00090024">
        <w:t>EuAll</w:t>
      </w:r>
      <w:proofErr w:type="spellEnd"/>
      <w:r w:rsidRPr="00090024">
        <w:t>, the data transfer happens in two quick bursts.</w:t>
      </w:r>
    </w:p>
    <w:p w14:paraId="54A9B4ED" w14:textId="066C47E0" w:rsidR="00090024" w:rsidRPr="00090024" w:rsidRDefault="00090024" w:rsidP="0059553C">
      <w:pPr>
        <w:pStyle w:val="ListParagraph"/>
        <w:numPr>
          <w:ilvl w:val="0"/>
          <w:numId w:val="49"/>
        </w:numPr>
      </w:pPr>
      <w:proofErr w:type="spellStart"/>
      <w:r w:rsidRPr="00090024">
        <w:t>cit</w:t>
      </w:r>
      <w:proofErr w:type="spellEnd"/>
      <w:r w:rsidRPr="00090024">
        <w:t>-</w:t>
      </w:r>
      <w:proofErr w:type="gramStart"/>
      <w:r w:rsidRPr="00090024">
        <w:t>Patents  shows</w:t>
      </w:r>
      <w:proofErr w:type="gramEnd"/>
      <w:r w:rsidRPr="00090024">
        <w:t xml:space="preserve"> a </w:t>
      </w:r>
      <w:proofErr w:type="gramStart"/>
      <w:r w:rsidRPr="00090024">
        <w:t>spikes of activity</w:t>
      </w:r>
      <w:proofErr w:type="gramEnd"/>
      <w:r w:rsidRPr="00090024">
        <w:t xml:space="preserve"> between T=10 and T=</w:t>
      </w:r>
      <w:r w:rsidR="0008429B">
        <w:t>6</w:t>
      </w:r>
      <w:r w:rsidRPr="00090024">
        <w:t>0. This indicates a heavy shuffle phase where a large portion of the job execution time was spent just moving data between nodes.</w:t>
      </w:r>
    </w:p>
    <w:p w14:paraId="374E75E6" w14:textId="335C1961" w:rsidR="00090024" w:rsidRPr="00090024" w:rsidRDefault="00090024" w:rsidP="00090024">
      <w:pPr>
        <w:pStyle w:val="ListParagraph"/>
        <w:numPr>
          <w:ilvl w:val="0"/>
          <w:numId w:val="49"/>
        </w:numPr>
      </w:pPr>
      <w:r w:rsidRPr="00090024">
        <w:t>The soc-</w:t>
      </w:r>
      <w:proofErr w:type="spellStart"/>
      <w:r w:rsidRPr="00090024">
        <w:t>pokec</w:t>
      </w:r>
      <w:proofErr w:type="spellEnd"/>
      <w:r w:rsidRPr="00090024">
        <w:t xml:space="preserve"> dataset shows a series of repeated, medium-intensity spikes. This indicates a constant, rhythmic network shuffling throughout the job.</w:t>
      </w:r>
    </w:p>
    <w:p w14:paraId="7C45D6C6" w14:textId="26932768" w:rsidR="0059553C" w:rsidRPr="002A0253" w:rsidRDefault="00090024" w:rsidP="00B72562">
      <w:pPr>
        <w:pStyle w:val="ListParagraph"/>
        <w:numPr>
          <w:ilvl w:val="0"/>
          <w:numId w:val="49"/>
        </w:numPr>
      </w:pPr>
      <w:r w:rsidRPr="00090024">
        <w:t>soc-LiveJournal1 as the largest dataset, this shows lot of activity. The network is busy constantly from T=15 to T=200, with repeated spikes hitting 60-80 MiB. This suggests the job was network-bound for significant periods, constantly shuffling data back and forth.</w:t>
      </w:r>
    </w:p>
    <w:p w14:paraId="40BFD3FC" w14:textId="5C5BE854" w:rsidR="00224360" w:rsidRDefault="00834A33" w:rsidP="003A6F74">
      <w:pPr>
        <w:rPr>
          <w:u w:val="single"/>
        </w:rPr>
      </w:pPr>
      <w:r>
        <w:rPr>
          <w:u w:val="single"/>
        </w:rPr>
        <w:t xml:space="preserve">Hadoop </w:t>
      </w:r>
      <w:r w:rsidR="00531C64">
        <w:rPr>
          <w:u w:val="single"/>
        </w:rPr>
        <w:t>Throughput &amp; Cumulative Network IO Usage</w:t>
      </w:r>
    </w:p>
    <w:p w14:paraId="1E1E33E1" w14:textId="67E205B7" w:rsidR="00224360" w:rsidRDefault="00821ADE" w:rsidP="003A6F74">
      <w:pPr>
        <w:rPr>
          <w:u w:val="single"/>
        </w:rPr>
      </w:pPr>
      <w:r w:rsidRPr="00821ADE">
        <w:rPr>
          <w:noProof/>
          <w:u w:val="single"/>
        </w:rPr>
        <w:drawing>
          <wp:inline distT="0" distB="0" distL="0" distR="0" wp14:anchorId="650230A5" wp14:editId="32F9A376">
            <wp:extent cx="5943600" cy="2286635"/>
            <wp:effectExtent l="0" t="0" r="0" b="0"/>
            <wp:docPr id="619983456" name="Picture 1" descr="A graph showing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83456" name="Picture 1" descr="A graph showing a number of numbers and a line&#10;&#10;AI-generated content may be incorrect."/>
                    <pic:cNvPicPr/>
                  </pic:nvPicPr>
                  <pic:blipFill>
                    <a:blip r:embed="rId18"/>
                    <a:stretch>
                      <a:fillRect/>
                    </a:stretch>
                  </pic:blipFill>
                  <pic:spPr>
                    <a:xfrm>
                      <a:off x="0" y="0"/>
                      <a:ext cx="5943600" cy="2286635"/>
                    </a:xfrm>
                    <a:prstGeom prst="rect">
                      <a:avLst/>
                    </a:prstGeom>
                  </pic:spPr>
                </pic:pic>
              </a:graphicData>
            </a:graphic>
          </wp:inline>
        </w:drawing>
      </w:r>
    </w:p>
    <w:p w14:paraId="467E057D" w14:textId="67B82F8F" w:rsidR="00834A33" w:rsidRDefault="00821ADE" w:rsidP="003A6F74">
      <w:r w:rsidRPr="00821ADE">
        <w:rPr>
          <w:noProof/>
        </w:rPr>
        <w:drawing>
          <wp:inline distT="0" distB="0" distL="0" distR="0" wp14:anchorId="200565F4" wp14:editId="3EFCA49C">
            <wp:extent cx="5943600" cy="2286635"/>
            <wp:effectExtent l="0" t="0" r="0" b="0"/>
            <wp:docPr id="829469947" name="Picture 1"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9947" name="Picture 1" descr="A graph showing the growth of a company&#10;&#10;AI-generated content may be incorrect."/>
                    <pic:cNvPicPr/>
                  </pic:nvPicPr>
                  <pic:blipFill>
                    <a:blip r:embed="rId19"/>
                    <a:stretch>
                      <a:fillRect/>
                    </a:stretch>
                  </pic:blipFill>
                  <pic:spPr>
                    <a:xfrm>
                      <a:off x="0" y="0"/>
                      <a:ext cx="5943600" cy="2286635"/>
                    </a:xfrm>
                    <a:prstGeom prst="rect">
                      <a:avLst/>
                    </a:prstGeom>
                  </pic:spPr>
                </pic:pic>
              </a:graphicData>
            </a:graphic>
          </wp:inline>
        </w:drawing>
      </w:r>
    </w:p>
    <w:p w14:paraId="614D0A51" w14:textId="74B45DC3" w:rsidR="00224360" w:rsidRDefault="00B06417" w:rsidP="003A6F74">
      <w:r w:rsidRPr="00B06417">
        <w:lastRenderedPageBreak/>
        <w:t xml:space="preserve">The </w:t>
      </w:r>
      <w:r w:rsidR="00531C64">
        <w:t xml:space="preserve">total </w:t>
      </w:r>
      <w:r w:rsidRPr="00B06417">
        <w:t>Network IO profiles demonstrate a direct correlation between data transfer volume and graph edge count. soc-LiveJournal1 (69 million edges) depicts the most extensive network footprint, sustaining a volatile throughput between 10–140 MiB for nearly 200 seconds. The mid-tier datasets such as soc-</w:t>
      </w:r>
      <w:proofErr w:type="spellStart"/>
      <w:r w:rsidRPr="00B06417">
        <w:t>pokec</w:t>
      </w:r>
      <w:proofErr w:type="spellEnd"/>
      <w:r w:rsidRPr="00B06417">
        <w:t xml:space="preserve">-relationships (30.6 million edges) displays a multi-phase pattern with peaks around 115 MiB, while </w:t>
      </w:r>
      <w:proofErr w:type="spellStart"/>
      <w:r w:rsidRPr="00B06417">
        <w:t>cit</w:t>
      </w:r>
      <w:proofErr w:type="spellEnd"/>
      <w:r w:rsidRPr="00B06417">
        <w:t xml:space="preserve">-Patents (16.5 million edges) is characterized by a singular, intense initial burst reaching ~135 MiB before dropping off. In contrast, the minimal </w:t>
      </w:r>
      <w:proofErr w:type="gramStart"/>
      <w:r w:rsidRPr="00B06417">
        <w:t>Email</w:t>
      </w:r>
      <w:proofErr w:type="gramEnd"/>
      <w:r w:rsidRPr="00B06417">
        <w:t>-</w:t>
      </w:r>
      <w:proofErr w:type="spellStart"/>
      <w:r w:rsidRPr="00B06417">
        <w:t>EuAll</w:t>
      </w:r>
      <w:proofErr w:type="spellEnd"/>
      <w:r w:rsidRPr="00B06417">
        <w:t xml:space="preserve"> (0.42 million edges) requires negligible bandwidth, peaking at only ~20 MiB, confirming that network activity scales aggressively with the volume of edges requiring shuffle.</w:t>
      </w:r>
    </w:p>
    <w:p w14:paraId="131E3B7D" w14:textId="1B1ED653" w:rsidR="003A6F74" w:rsidRDefault="003A6F74" w:rsidP="003A6F74">
      <w:pPr>
        <w:rPr>
          <w:u w:val="single"/>
        </w:rPr>
      </w:pPr>
      <w:r>
        <w:rPr>
          <w:u w:val="single"/>
        </w:rPr>
        <w:t xml:space="preserve">Spark Network Utilization </w:t>
      </w:r>
    </w:p>
    <w:p w14:paraId="78E4D812" w14:textId="5CB2D3C5" w:rsidR="0059553C" w:rsidRDefault="00B92D87" w:rsidP="003A6F74">
      <w:pPr>
        <w:rPr>
          <w:u w:val="single"/>
        </w:rPr>
      </w:pPr>
      <w:r w:rsidRPr="00B92D87">
        <w:rPr>
          <w:noProof/>
          <w:u w:val="single"/>
        </w:rPr>
        <w:drawing>
          <wp:inline distT="0" distB="0" distL="0" distR="0" wp14:anchorId="537307AE" wp14:editId="4511D663">
            <wp:extent cx="5943600" cy="3608070"/>
            <wp:effectExtent l="0" t="0" r="0" b="0"/>
            <wp:docPr id="1051708139" name="Picture 1" descr="A graph of different types of sa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08139" name="Picture 1" descr="A graph of different types of sales&#10;&#10;AI-generated content may be incorrect."/>
                    <pic:cNvPicPr/>
                  </pic:nvPicPr>
                  <pic:blipFill>
                    <a:blip r:embed="rId20"/>
                    <a:stretch>
                      <a:fillRect/>
                    </a:stretch>
                  </pic:blipFill>
                  <pic:spPr>
                    <a:xfrm>
                      <a:off x="0" y="0"/>
                      <a:ext cx="5943600" cy="3608070"/>
                    </a:xfrm>
                    <a:prstGeom prst="rect">
                      <a:avLst/>
                    </a:prstGeom>
                  </pic:spPr>
                </pic:pic>
              </a:graphicData>
            </a:graphic>
          </wp:inline>
        </w:drawing>
      </w:r>
    </w:p>
    <w:p w14:paraId="0BA8CF4B" w14:textId="42F30EC4" w:rsidR="00231ED2" w:rsidRDefault="00231ED2" w:rsidP="00B72562">
      <w:pPr>
        <w:rPr>
          <w:u w:val="single"/>
        </w:rPr>
      </w:pPr>
    </w:p>
    <w:p w14:paraId="0133B64A" w14:textId="77777777" w:rsidR="0059553C" w:rsidRDefault="0059553C" w:rsidP="00B72562">
      <w:pPr>
        <w:rPr>
          <w:u w:val="single"/>
        </w:rPr>
      </w:pPr>
    </w:p>
    <w:p w14:paraId="49CC990A" w14:textId="77777777" w:rsidR="0059553C" w:rsidRDefault="0059553C" w:rsidP="00B72562">
      <w:pPr>
        <w:rPr>
          <w:u w:val="single"/>
        </w:rPr>
      </w:pPr>
    </w:p>
    <w:p w14:paraId="33BD454E" w14:textId="77777777" w:rsidR="0059553C" w:rsidRDefault="0059553C" w:rsidP="00B72562">
      <w:pPr>
        <w:rPr>
          <w:u w:val="single"/>
        </w:rPr>
      </w:pPr>
    </w:p>
    <w:p w14:paraId="6DE36092" w14:textId="77777777" w:rsidR="0059553C" w:rsidRDefault="0059553C" w:rsidP="00B72562">
      <w:pPr>
        <w:rPr>
          <w:u w:val="single"/>
        </w:rPr>
      </w:pPr>
    </w:p>
    <w:p w14:paraId="6566A91E" w14:textId="77777777" w:rsidR="0059553C" w:rsidRDefault="0059553C" w:rsidP="00B72562">
      <w:pPr>
        <w:rPr>
          <w:u w:val="single"/>
        </w:rPr>
      </w:pPr>
    </w:p>
    <w:p w14:paraId="0829F0AF" w14:textId="77777777" w:rsidR="0059553C" w:rsidRDefault="0059553C" w:rsidP="00B72562">
      <w:pPr>
        <w:rPr>
          <w:u w:val="single"/>
        </w:rPr>
      </w:pPr>
    </w:p>
    <w:p w14:paraId="2C3C8764" w14:textId="77777777" w:rsidR="0059553C" w:rsidRDefault="0059553C" w:rsidP="00B72562">
      <w:pPr>
        <w:rPr>
          <w:u w:val="single"/>
        </w:rPr>
      </w:pPr>
    </w:p>
    <w:p w14:paraId="37BAFC19" w14:textId="77777777" w:rsidR="0059553C" w:rsidRDefault="0059553C" w:rsidP="00B72562">
      <w:pPr>
        <w:rPr>
          <w:u w:val="single"/>
        </w:rPr>
      </w:pPr>
    </w:p>
    <w:p w14:paraId="391EDDD9" w14:textId="77777777" w:rsidR="0059553C" w:rsidRDefault="0059553C" w:rsidP="00B72562">
      <w:pPr>
        <w:rPr>
          <w:u w:val="single"/>
        </w:rPr>
      </w:pPr>
    </w:p>
    <w:p w14:paraId="5CEA058D" w14:textId="7367A158" w:rsidR="006865D1" w:rsidRPr="006865D1" w:rsidRDefault="006865D1" w:rsidP="006865D1">
      <w:pPr>
        <w:pStyle w:val="ListParagraph"/>
        <w:numPr>
          <w:ilvl w:val="0"/>
          <w:numId w:val="50"/>
        </w:numPr>
      </w:pPr>
      <w:r w:rsidRPr="006865D1">
        <w:t>According to the graphs the Worker nodes shows higher network activity in every dataset than the master nodes. Since Spark Executors resides in Worker nodes, this is as expected as Master nodes act as the cluster manger in a control plane.</w:t>
      </w:r>
    </w:p>
    <w:p w14:paraId="3BB1B728" w14:textId="5EA78583" w:rsidR="006865D1" w:rsidRPr="006865D1" w:rsidRDefault="006865D1" w:rsidP="006865D1">
      <w:pPr>
        <w:pStyle w:val="ListParagraph"/>
        <w:numPr>
          <w:ilvl w:val="0"/>
          <w:numId w:val="50"/>
        </w:numPr>
      </w:pPr>
      <w:r w:rsidRPr="006865D1">
        <w:t>Email-</w:t>
      </w:r>
      <w:proofErr w:type="spellStart"/>
      <w:r w:rsidRPr="006865D1">
        <w:t>EuAll</w:t>
      </w:r>
      <w:proofErr w:type="spellEnd"/>
      <w:r w:rsidRPr="006865D1">
        <w:t xml:space="preserve"> &amp; </w:t>
      </w:r>
      <w:proofErr w:type="spellStart"/>
      <w:r w:rsidRPr="006865D1">
        <w:t>cit</w:t>
      </w:r>
      <w:proofErr w:type="spellEnd"/>
      <w:r w:rsidRPr="006865D1">
        <w:t>-Patents shows the lowest network footprint. Th</w:t>
      </w:r>
      <w:r w:rsidR="00106961">
        <w:t>is</w:t>
      </w:r>
      <w:r w:rsidRPr="006865D1">
        <w:t xml:space="preserve"> Spark job fits mostly in memory, and therefore the data exchange is minimal because the relationships in these datasets are less dense.</w:t>
      </w:r>
    </w:p>
    <w:p w14:paraId="2BCC5CD0" w14:textId="0303DCB4" w:rsidR="006865D1" w:rsidRPr="006865D1" w:rsidRDefault="006865D1" w:rsidP="006865D1">
      <w:pPr>
        <w:pStyle w:val="ListParagraph"/>
        <w:numPr>
          <w:ilvl w:val="0"/>
          <w:numId w:val="50"/>
        </w:numPr>
      </w:pPr>
      <w:r w:rsidRPr="006865D1">
        <w:t>soc-LiveJournal1 &amp; soc-</w:t>
      </w:r>
      <w:proofErr w:type="spellStart"/>
      <w:r w:rsidRPr="006865D1">
        <w:t>pokec</w:t>
      </w:r>
      <w:proofErr w:type="spellEnd"/>
      <w:r w:rsidRPr="006865D1">
        <w:t>-relationships depicts a jump in Worker network traffic here. Because these are larger social network graphs with high connectivity, Spark must move data between workers.</w:t>
      </w:r>
    </w:p>
    <w:p w14:paraId="5A1164E3" w14:textId="77777777" w:rsidR="006865D1" w:rsidRPr="006865D1" w:rsidRDefault="006865D1" w:rsidP="006865D1"/>
    <w:p w14:paraId="685843AF" w14:textId="77777777" w:rsidR="006865D1" w:rsidRPr="006865D1" w:rsidRDefault="006865D1" w:rsidP="006865D1"/>
    <w:p w14:paraId="1D298E02" w14:textId="77777777" w:rsidR="006865D1" w:rsidRPr="006865D1" w:rsidRDefault="006865D1" w:rsidP="006865D1"/>
    <w:p w14:paraId="62A5D62A" w14:textId="697834FD" w:rsidR="006865D1" w:rsidRPr="00C57ADB" w:rsidRDefault="006865D1" w:rsidP="006865D1">
      <w:pPr>
        <w:rPr>
          <w:u w:val="single"/>
        </w:rPr>
      </w:pPr>
      <w:r w:rsidRPr="00C57ADB">
        <w:rPr>
          <w:u w:val="single"/>
        </w:rPr>
        <w:t>Hadoop vs Spark Network IO</w:t>
      </w:r>
    </w:p>
    <w:p w14:paraId="3859CCEE" w14:textId="7A3BC65D" w:rsidR="0059553C" w:rsidRDefault="006865D1" w:rsidP="006865D1">
      <w:r w:rsidRPr="006865D1">
        <w:t xml:space="preserve">Based </w:t>
      </w:r>
      <w:r w:rsidR="002F17B5">
        <w:t>on</w:t>
      </w:r>
      <w:r w:rsidRPr="006865D1">
        <w:t xml:space="preserve"> the findings, there is a massive disparity in network utilization </w:t>
      </w:r>
      <w:r>
        <w:t>with</w:t>
      </w:r>
      <w:r w:rsidRPr="006865D1">
        <w:t xml:space="preserve"> </w:t>
      </w:r>
      <w:r w:rsidR="002F17B5" w:rsidRPr="006865D1">
        <w:t xml:space="preserve">Hadoop </w:t>
      </w:r>
      <w:r w:rsidR="002F17B5">
        <w:t>as</w:t>
      </w:r>
      <w:r>
        <w:t xml:space="preserve"> it </w:t>
      </w:r>
      <w:r w:rsidRPr="006865D1">
        <w:t>generates heavy traffic in the hundreds of MiB, Spark operates almost entirely in the kB range, peaking at only ~1.9 MiB for the same task</w:t>
      </w:r>
      <w:r w:rsidR="002F17B5">
        <w:t>s</w:t>
      </w:r>
      <w:r w:rsidRPr="006865D1">
        <w:t xml:space="preserve">. This ~400x reduction occurs because Hadoop’s architecture requires constant data movement between the </w:t>
      </w:r>
      <w:proofErr w:type="spellStart"/>
      <w:r w:rsidRPr="006865D1">
        <w:t>NodeManager</w:t>
      </w:r>
      <w:proofErr w:type="spellEnd"/>
      <w:r w:rsidRPr="006865D1">
        <w:t xml:space="preserve"> and </w:t>
      </w:r>
      <w:proofErr w:type="spellStart"/>
      <w:r w:rsidRPr="006865D1">
        <w:t>DataNode</w:t>
      </w:r>
      <w:proofErr w:type="spellEnd"/>
      <w:r w:rsidRPr="006865D1">
        <w:t xml:space="preserve"> for storage and shuffling, whereas Spark processes data in-memory, bypassing the network interface for most of the computation.</w:t>
      </w:r>
    </w:p>
    <w:p w14:paraId="56074E84" w14:textId="77777777" w:rsidR="00D24EC7" w:rsidRDefault="00D24EC7" w:rsidP="00953B41">
      <w:pPr>
        <w:rPr>
          <w:u w:val="single"/>
        </w:rPr>
      </w:pPr>
    </w:p>
    <w:p w14:paraId="72464102" w14:textId="77777777" w:rsidR="00D24EC7" w:rsidRDefault="00D24EC7" w:rsidP="00953B41">
      <w:pPr>
        <w:rPr>
          <w:u w:val="single"/>
        </w:rPr>
      </w:pPr>
    </w:p>
    <w:p w14:paraId="7BD83F35" w14:textId="77777777" w:rsidR="00D24EC7" w:rsidRDefault="00D24EC7" w:rsidP="00953B41">
      <w:pPr>
        <w:rPr>
          <w:u w:val="single"/>
        </w:rPr>
      </w:pPr>
    </w:p>
    <w:p w14:paraId="72537818" w14:textId="77777777" w:rsidR="00D24EC7" w:rsidRDefault="00D24EC7" w:rsidP="00953B41">
      <w:pPr>
        <w:rPr>
          <w:u w:val="single"/>
        </w:rPr>
      </w:pPr>
    </w:p>
    <w:p w14:paraId="518F836A" w14:textId="77777777" w:rsidR="00D24EC7" w:rsidRDefault="00D24EC7" w:rsidP="00953B41">
      <w:pPr>
        <w:rPr>
          <w:u w:val="single"/>
        </w:rPr>
      </w:pPr>
    </w:p>
    <w:p w14:paraId="74ABD9EC" w14:textId="77777777" w:rsidR="00D24EC7" w:rsidRDefault="00D24EC7" w:rsidP="00953B41">
      <w:pPr>
        <w:rPr>
          <w:u w:val="single"/>
        </w:rPr>
      </w:pPr>
    </w:p>
    <w:p w14:paraId="07B37565" w14:textId="77777777" w:rsidR="00D24EC7" w:rsidRDefault="00D24EC7" w:rsidP="00953B41">
      <w:pPr>
        <w:rPr>
          <w:u w:val="single"/>
        </w:rPr>
      </w:pPr>
    </w:p>
    <w:p w14:paraId="6858F404" w14:textId="77777777" w:rsidR="00D24EC7" w:rsidRDefault="00D24EC7" w:rsidP="00953B41">
      <w:pPr>
        <w:rPr>
          <w:u w:val="single"/>
        </w:rPr>
      </w:pPr>
    </w:p>
    <w:p w14:paraId="19FBE561" w14:textId="77777777" w:rsidR="00D24EC7" w:rsidRDefault="00D24EC7" w:rsidP="00953B41">
      <w:pPr>
        <w:rPr>
          <w:u w:val="single"/>
        </w:rPr>
      </w:pPr>
    </w:p>
    <w:p w14:paraId="391D5388" w14:textId="77777777" w:rsidR="00D24EC7" w:rsidRDefault="00D24EC7" w:rsidP="00953B41">
      <w:pPr>
        <w:rPr>
          <w:u w:val="single"/>
        </w:rPr>
      </w:pPr>
    </w:p>
    <w:p w14:paraId="501B1DDA" w14:textId="77777777" w:rsidR="00D24EC7" w:rsidRDefault="00D24EC7" w:rsidP="00953B41">
      <w:pPr>
        <w:rPr>
          <w:u w:val="single"/>
        </w:rPr>
      </w:pPr>
    </w:p>
    <w:p w14:paraId="49643CCD" w14:textId="77777777" w:rsidR="00D24EC7" w:rsidRDefault="00D24EC7" w:rsidP="00953B41">
      <w:pPr>
        <w:rPr>
          <w:u w:val="single"/>
        </w:rPr>
      </w:pPr>
    </w:p>
    <w:p w14:paraId="58C29043" w14:textId="77777777" w:rsidR="00D24EC7" w:rsidRDefault="00D24EC7" w:rsidP="00953B41">
      <w:pPr>
        <w:rPr>
          <w:u w:val="single"/>
        </w:rPr>
      </w:pPr>
    </w:p>
    <w:p w14:paraId="214EEC58" w14:textId="77777777" w:rsidR="00D24EC7" w:rsidRDefault="00D24EC7" w:rsidP="00953B41">
      <w:pPr>
        <w:rPr>
          <w:u w:val="single"/>
        </w:rPr>
      </w:pPr>
    </w:p>
    <w:p w14:paraId="281F5088" w14:textId="77777777" w:rsidR="00124919" w:rsidRDefault="00124919" w:rsidP="00953B41">
      <w:pPr>
        <w:rPr>
          <w:u w:val="single"/>
        </w:rPr>
      </w:pPr>
    </w:p>
    <w:p w14:paraId="324BB02C" w14:textId="77777777" w:rsidR="00124919" w:rsidRDefault="00124919" w:rsidP="00953B41">
      <w:pPr>
        <w:rPr>
          <w:u w:val="single"/>
        </w:rPr>
      </w:pPr>
    </w:p>
    <w:p w14:paraId="74FE7A69" w14:textId="546142C7" w:rsidR="00E70774" w:rsidRDefault="00953B41" w:rsidP="007119A1">
      <w:pPr>
        <w:pStyle w:val="Heading3"/>
      </w:pPr>
      <w:r>
        <w:t>Disk Utilization</w:t>
      </w:r>
    </w:p>
    <w:p w14:paraId="1A5D7EE5" w14:textId="48EDBC5C" w:rsidR="00953B41" w:rsidRDefault="00953B41" w:rsidP="00953B41">
      <w:pPr>
        <w:rPr>
          <w:u w:val="single"/>
        </w:rPr>
      </w:pPr>
      <w:r>
        <w:rPr>
          <w:u w:val="single"/>
        </w:rPr>
        <w:t xml:space="preserve">Hadoop Disk Utilization </w:t>
      </w:r>
    </w:p>
    <w:p w14:paraId="2232D120" w14:textId="5F33C8ED" w:rsidR="00EC0F80" w:rsidRDefault="00592215" w:rsidP="00953B41">
      <w:pPr>
        <w:rPr>
          <w:u w:val="single"/>
        </w:rPr>
      </w:pPr>
      <w:r w:rsidRPr="00592215">
        <w:rPr>
          <w:noProof/>
          <w:u w:val="single"/>
        </w:rPr>
        <w:lastRenderedPageBreak/>
        <w:drawing>
          <wp:inline distT="0" distB="0" distL="0" distR="0" wp14:anchorId="60B00CE7" wp14:editId="2E106B0D">
            <wp:extent cx="5943600" cy="6214745"/>
            <wp:effectExtent l="0" t="0" r="0" b="0"/>
            <wp:docPr id="113539079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390794" name="Picture 1" descr="A screenshot of a graph&#10;&#10;AI-generated content may be incorrect."/>
                    <pic:cNvPicPr/>
                  </pic:nvPicPr>
                  <pic:blipFill>
                    <a:blip r:embed="rId21"/>
                    <a:stretch>
                      <a:fillRect/>
                    </a:stretch>
                  </pic:blipFill>
                  <pic:spPr>
                    <a:xfrm>
                      <a:off x="0" y="0"/>
                      <a:ext cx="5943600" cy="6214745"/>
                    </a:xfrm>
                    <a:prstGeom prst="rect">
                      <a:avLst/>
                    </a:prstGeom>
                  </pic:spPr>
                </pic:pic>
              </a:graphicData>
            </a:graphic>
          </wp:inline>
        </w:drawing>
      </w:r>
    </w:p>
    <w:p w14:paraId="76016699" w14:textId="5CA5C2DC" w:rsidR="00BA48F1" w:rsidRPr="00BA48F1" w:rsidRDefault="00BA48F1" w:rsidP="00BA48F1">
      <w:proofErr w:type="spellStart"/>
      <w:r w:rsidRPr="00BA48F1">
        <w:t>NameNode</w:t>
      </w:r>
      <w:proofErr w:type="spellEnd"/>
      <w:r w:rsidRPr="00BA48F1">
        <w:t xml:space="preserve"> and </w:t>
      </w:r>
      <w:proofErr w:type="spellStart"/>
      <w:r w:rsidRPr="00BA48F1">
        <w:t>ResourceManager</w:t>
      </w:r>
      <w:proofErr w:type="spellEnd"/>
      <w:r w:rsidRPr="00BA48F1">
        <w:t xml:space="preserve"> remains idle, using less than 65 MiB of disk per job. It seems </w:t>
      </w:r>
      <w:proofErr w:type="spellStart"/>
      <w:r w:rsidRPr="00BA48F1">
        <w:t>NodeManager’s</w:t>
      </w:r>
      <w:proofErr w:type="spellEnd"/>
      <w:r w:rsidRPr="00BA48F1">
        <w:t xml:space="preserve"> activity is the primary driver of disk I/O while </w:t>
      </w:r>
      <w:proofErr w:type="spellStart"/>
      <w:r w:rsidRPr="00BA48F1">
        <w:t>DataNode</w:t>
      </w:r>
      <w:proofErr w:type="spellEnd"/>
      <w:r w:rsidRPr="00BA48F1">
        <w:t xml:space="preserve"> maintains a steady but lower load. </w:t>
      </w:r>
    </w:p>
    <w:p w14:paraId="53ECFA70" w14:textId="1A699DC6" w:rsidR="006E23D5" w:rsidRDefault="00BA48F1" w:rsidP="00BA48F1">
      <w:r w:rsidRPr="00BA48F1">
        <w:t>For simple datasets like Email-</w:t>
      </w:r>
      <w:proofErr w:type="spellStart"/>
      <w:r w:rsidRPr="00BA48F1">
        <w:t>EuAll</w:t>
      </w:r>
      <w:proofErr w:type="spellEnd"/>
      <w:r w:rsidRPr="00BA48F1">
        <w:t xml:space="preserve">, total disk activity is minimal, often staying under 20 MiB. For </w:t>
      </w:r>
      <w:r w:rsidR="006E23D5">
        <w:t xml:space="preserve">large dataset like </w:t>
      </w:r>
      <w:r w:rsidRPr="00BA48F1">
        <w:t xml:space="preserve">soc-LiveJournal1 causes disk I/O to surge. </w:t>
      </w:r>
      <w:r w:rsidR="00471CCD" w:rsidRPr="00471CCD">
        <w:t xml:space="preserve">For the soc-LiveJournal1 dataset, the </w:t>
      </w:r>
      <w:proofErr w:type="spellStart"/>
      <w:r w:rsidR="00471CCD" w:rsidRPr="00471CCD">
        <w:t>NodeManager</w:t>
      </w:r>
      <w:proofErr w:type="spellEnd"/>
      <w:r w:rsidR="00471CCD" w:rsidRPr="00471CCD">
        <w:t xml:space="preserve"> </w:t>
      </w:r>
      <w:r w:rsidR="006E23D5">
        <w:t xml:space="preserve">disk io </w:t>
      </w:r>
      <w:r w:rsidR="00471CCD" w:rsidRPr="00471CCD">
        <w:t xml:space="preserve">shoots up to a peak of 1,812 MiB in a single interval. This </w:t>
      </w:r>
      <w:r w:rsidR="00471CCD" w:rsidRPr="00471CCD">
        <w:lastRenderedPageBreak/>
        <w:t>indicates a massive burst of temporary data being written to disk during the shuffle confirming that the "shuffle" creates the highest stress on the disk</w:t>
      </w:r>
      <w:r w:rsidR="006E23D5">
        <w:t>.</w:t>
      </w:r>
    </w:p>
    <w:p w14:paraId="67A683D9" w14:textId="59041997" w:rsidR="00AA2331" w:rsidRPr="00013D55" w:rsidRDefault="00AA2331" w:rsidP="00BA48F1">
      <w:pPr>
        <w:rPr>
          <w:u w:val="single"/>
        </w:rPr>
      </w:pPr>
      <w:r w:rsidRPr="00013D55">
        <w:rPr>
          <w:u w:val="single"/>
        </w:rPr>
        <w:t>Total Disk IO per Dataset</w:t>
      </w:r>
    </w:p>
    <w:p w14:paraId="013E8A45" w14:textId="606BECD7" w:rsidR="00BA48F1" w:rsidRPr="00BA48F1" w:rsidRDefault="00EC58A4" w:rsidP="00BA48F1">
      <w:pPr>
        <w:jc w:val="center"/>
      </w:pPr>
      <w:r w:rsidRPr="00EC58A4">
        <w:rPr>
          <w:noProof/>
        </w:rPr>
        <w:drawing>
          <wp:inline distT="0" distB="0" distL="0" distR="0" wp14:anchorId="2769E506" wp14:editId="168B9282">
            <wp:extent cx="5943600" cy="3949065"/>
            <wp:effectExtent l="0" t="0" r="0" b="635"/>
            <wp:docPr id="1744581618"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81618" name="Picture 1" descr="A graph of a number of people&#10;&#10;AI-generated content may be incorrect."/>
                    <pic:cNvPicPr/>
                  </pic:nvPicPr>
                  <pic:blipFill>
                    <a:blip r:embed="rId22"/>
                    <a:stretch>
                      <a:fillRect/>
                    </a:stretch>
                  </pic:blipFill>
                  <pic:spPr>
                    <a:xfrm>
                      <a:off x="0" y="0"/>
                      <a:ext cx="5943600" cy="3949065"/>
                    </a:xfrm>
                    <a:prstGeom prst="rect">
                      <a:avLst/>
                    </a:prstGeom>
                  </pic:spPr>
                </pic:pic>
              </a:graphicData>
            </a:graphic>
          </wp:inline>
        </w:drawing>
      </w:r>
    </w:p>
    <w:p w14:paraId="43D933C5" w14:textId="77777777" w:rsidR="004435B2" w:rsidRDefault="0065161E" w:rsidP="00953B41">
      <w:r w:rsidRPr="0065161E">
        <w:t>The chart illustrates the total Disk I/O across four datasets, revealing a correlation between workload complexity and disk IO. The Email-</w:t>
      </w:r>
      <w:proofErr w:type="spellStart"/>
      <w:r w:rsidRPr="0065161E">
        <w:t>EuAll</w:t>
      </w:r>
      <w:proofErr w:type="spellEnd"/>
      <w:r w:rsidRPr="0065161E">
        <w:t xml:space="preserve"> dataset </w:t>
      </w:r>
      <w:r w:rsidR="0020527F">
        <w:t>miniscule</w:t>
      </w:r>
      <w:r w:rsidRPr="0065161E">
        <w:t xml:space="preserve"> footprint</w:t>
      </w:r>
      <w:r w:rsidR="0020527F">
        <w:t xml:space="preserve">. </w:t>
      </w:r>
      <w:r w:rsidRPr="0065161E">
        <w:t>As the workloads scale</w:t>
      </w:r>
      <w:r w:rsidR="0020527F">
        <w:t>s</w:t>
      </w:r>
      <w:r w:rsidRPr="0065161E">
        <w:t xml:space="preserve"> to </w:t>
      </w:r>
      <w:proofErr w:type="spellStart"/>
      <w:r w:rsidRPr="0065161E">
        <w:t>cit</w:t>
      </w:r>
      <w:proofErr w:type="spellEnd"/>
      <w:r w:rsidRPr="0065161E">
        <w:t>-Patents and soc-</w:t>
      </w:r>
      <w:proofErr w:type="spellStart"/>
      <w:r w:rsidRPr="0065161E">
        <w:t>pokec</w:t>
      </w:r>
      <w:proofErr w:type="spellEnd"/>
      <w:r w:rsidRPr="0065161E">
        <w:t xml:space="preserve">-relationships, disk usage grows linearly, reaching approximately </w:t>
      </w:r>
      <w:r>
        <w:t>0</w:t>
      </w:r>
      <w:r w:rsidRPr="0065161E">
        <w:t>.</w:t>
      </w:r>
      <w:r>
        <w:t>3</w:t>
      </w:r>
      <w:r w:rsidRPr="0065161E">
        <w:t xml:space="preserve"> GiB and </w:t>
      </w:r>
      <w:r>
        <w:t>0.78</w:t>
      </w:r>
      <w:r w:rsidRPr="0065161E">
        <w:t xml:space="preserve"> </w:t>
      </w:r>
      <w:proofErr w:type="spellStart"/>
      <w:r w:rsidRPr="0065161E">
        <w:t>GiB.</w:t>
      </w:r>
      <w:proofErr w:type="spellEnd"/>
      <w:r w:rsidR="003B29E9">
        <w:t xml:space="preserve"> </w:t>
      </w:r>
      <w:r w:rsidR="003B29E9" w:rsidRPr="003B29E9">
        <w:t>The most significant finding is the disproportionate spike for the soc-LiveJournal1 dataset, which dominates the chart with a peak usage of approximately 1.8GiB</w:t>
      </w:r>
      <w:r w:rsidR="00D2412E">
        <w:t xml:space="preserve"> which is 2.5x than the </w:t>
      </w:r>
      <w:r w:rsidR="00D2412E" w:rsidRPr="0065161E">
        <w:t>soc-</w:t>
      </w:r>
      <w:proofErr w:type="spellStart"/>
      <w:r w:rsidR="00D2412E" w:rsidRPr="0065161E">
        <w:t>pokec</w:t>
      </w:r>
      <w:proofErr w:type="spellEnd"/>
      <w:r w:rsidR="00D2412E" w:rsidRPr="0065161E">
        <w:t>-relationships</w:t>
      </w:r>
      <w:r w:rsidR="003B29E9">
        <w:t>.</w:t>
      </w:r>
      <w:r w:rsidR="00AE0ED9">
        <w:t xml:space="preserve"> There seems to be an exponential increase in disk access compared with the dataset</w:t>
      </w:r>
      <w:r w:rsidR="0020527F">
        <w:t xml:space="preserve"> sizes</w:t>
      </w:r>
    </w:p>
    <w:p w14:paraId="081F72C5" w14:textId="2D73859A" w:rsidR="00D24EC7" w:rsidRPr="0065161E" w:rsidRDefault="00AE0ED9" w:rsidP="00953B41">
      <w:r>
        <w:t>.</w:t>
      </w:r>
    </w:p>
    <w:p w14:paraId="0FEF84B5" w14:textId="403FD200" w:rsidR="00953B41" w:rsidRDefault="00953B41" w:rsidP="00953B41">
      <w:pPr>
        <w:rPr>
          <w:u w:val="single"/>
        </w:rPr>
      </w:pPr>
      <w:r>
        <w:rPr>
          <w:u w:val="single"/>
        </w:rPr>
        <w:t xml:space="preserve">Spark Disk Utilization </w:t>
      </w:r>
    </w:p>
    <w:p w14:paraId="41348C82" w14:textId="276145E2" w:rsidR="00D2412E" w:rsidRDefault="00806BBD" w:rsidP="00953B41">
      <w:pPr>
        <w:rPr>
          <w:u w:val="single"/>
        </w:rPr>
      </w:pPr>
      <w:r w:rsidRPr="00806BBD">
        <w:rPr>
          <w:noProof/>
          <w:u w:val="single"/>
        </w:rPr>
        <w:lastRenderedPageBreak/>
        <w:drawing>
          <wp:inline distT="0" distB="0" distL="0" distR="0" wp14:anchorId="59C2BFCC" wp14:editId="189ACF7C">
            <wp:extent cx="5943600" cy="4008120"/>
            <wp:effectExtent l="0" t="0" r="0" b="5080"/>
            <wp:docPr id="13881232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2327" name="Picture 1" descr="A screenshot of a graph&#10;&#10;AI-generated content may be incorrect."/>
                    <pic:cNvPicPr/>
                  </pic:nvPicPr>
                  <pic:blipFill>
                    <a:blip r:embed="rId23"/>
                    <a:stretch>
                      <a:fillRect/>
                    </a:stretch>
                  </pic:blipFill>
                  <pic:spPr>
                    <a:xfrm>
                      <a:off x="0" y="0"/>
                      <a:ext cx="5943600" cy="4008120"/>
                    </a:xfrm>
                    <a:prstGeom prst="rect">
                      <a:avLst/>
                    </a:prstGeom>
                  </pic:spPr>
                </pic:pic>
              </a:graphicData>
            </a:graphic>
          </wp:inline>
        </w:drawing>
      </w:r>
    </w:p>
    <w:p w14:paraId="6045C7EE" w14:textId="31E6DDD6" w:rsidR="00D91DFF" w:rsidRPr="002B726D" w:rsidRDefault="00D91DFF" w:rsidP="00953B41">
      <w:pPr>
        <w:rPr>
          <w:u w:val="single"/>
        </w:rPr>
      </w:pPr>
      <w:r w:rsidRPr="002B726D">
        <w:t>The soc-</w:t>
      </w:r>
      <w:proofErr w:type="spellStart"/>
      <w:r w:rsidRPr="002B726D">
        <w:t>pokec</w:t>
      </w:r>
      <w:proofErr w:type="spellEnd"/>
      <w:r w:rsidRPr="002B726D">
        <w:t xml:space="preserve">-relationships dataset traces the highest curve, yet it reaches a peak of only 3.89 MiB at the 10-second mark. The soc-LiveJournal1 workload is even lighter, peaking at 2.82 MiB at the 20-second mark, while </w:t>
      </w:r>
      <w:proofErr w:type="spellStart"/>
      <w:r w:rsidRPr="002B726D">
        <w:t>cit</w:t>
      </w:r>
      <w:proofErr w:type="spellEnd"/>
      <w:r w:rsidRPr="002B726D">
        <w:t>-Patents registers a maximum of just 1.70 MiB. The Email-</w:t>
      </w:r>
      <w:proofErr w:type="spellStart"/>
      <w:r w:rsidRPr="002B726D">
        <w:t>EuAll</w:t>
      </w:r>
      <w:proofErr w:type="spellEnd"/>
      <w:r w:rsidRPr="002B726D">
        <w:t xml:space="preserve"> dataset remains a flat baseline near zero.</w:t>
      </w:r>
    </w:p>
    <w:p w14:paraId="7000AAD0" w14:textId="7F84C655" w:rsidR="00953B41" w:rsidRDefault="00D91DFF" w:rsidP="00953B41">
      <w:pPr>
        <w:rPr>
          <w:u w:val="single"/>
        </w:rPr>
      </w:pPr>
      <w:r>
        <w:rPr>
          <w:u w:val="single"/>
        </w:rPr>
        <w:t>Spark vs Hadoop Disk IO</w:t>
      </w:r>
    </w:p>
    <w:p w14:paraId="24275EEA" w14:textId="62BB6E38" w:rsidR="00D91DFF" w:rsidRDefault="00A530C5" w:rsidP="00953B41">
      <w:r w:rsidRPr="00A530C5">
        <w:t>There is wide contrast between the disk usage between Hadoop and Spark. While Hadoop's disk usage spiked to 1,822 MiB for the largest workload, Spark's peak activity is over 450 times lower, topping out at less than 4 MiB. This contrast demonstrates how Spark's in-memory architecture fundamentally shifts the execution model, transforming a gigabyte-scale storage workload into a minimal megabyte-scale task.</w:t>
      </w:r>
    </w:p>
    <w:p w14:paraId="2508893B" w14:textId="77777777" w:rsidR="000D5C43" w:rsidRPr="00A530C5" w:rsidRDefault="000D5C43" w:rsidP="00953B41"/>
    <w:p w14:paraId="2477D812" w14:textId="7800EFB8" w:rsidR="008C2041" w:rsidRPr="008C2041" w:rsidRDefault="005C2D39" w:rsidP="00C16AC6">
      <w:pPr>
        <w:pStyle w:val="Heading3"/>
      </w:pPr>
      <w:r>
        <w:lastRenderedPageBreak/>
        <w:t xml:space="preserve">Performance </w:t>
      </w:r>
      <w:r w:rsidR="008C2041">
        <w:t>Conclusion</w:t>
      </w:r>
      <w:r w:rsidR="00001D71">
        <w:t xml:space="preserve"> </w:t>
      </w:r>
    </w:p>
    <w:p w14:paraId="15D2C174" w14:textId="56F950EA" w:rsidR="006865D1" w:rsidRDefault="008C2041" w:rsidP="006865D1">
      <w:proofErr w:type="gramStart"/>
      <w:r w:rsidRPr="008C2041">
        <w:t>Hadoop’s</w:t>
      </w:r>
      <w:proofErr w:type="gramEnd"/>
      <w:r w:rsidRPr="008C2041">
        <w:t xml:space="preserve"> has a disk-centric design and Spark’s has a memory-centric architecture. </w:t>
      </w:r>
      <w:r w:rsidR="00275517" w:rsidRPr="008C2041">
        <w:t>Therefore,</w:t>
      </w:r>
      <w:r w:rsidRPr="008C2041">
        <w:t xml:space="preserve"> Hadoop intermediate data must be written to disk before the next stage begins, resulting in the gigabyte-scale spikes observed in the analysis. Spark, conversely, utilizes an in-memory approach, which allows it to retain intermediate results in RAM. This architectural advantage makes Spark lightweight compared to Hadoop.</w:t>
      </w:r>
    </w:p>
    <w:p w14:paraId="461B1B6B" w14:textId="77777777" w:rsidR="00593AF6" w:rsidRDefault="00593AF6" w:rsidP="00593AF6">
      <w:pPr>
        <w:pStyle w:val="Heading2"/>
      </w:pPr>
      <w:r>
        <w:t>Part 2: Scalability and Optimization Analysis</w:t>
      </w:r>
    </w:p>
    <w:p w14:paraId="176C5076" w14:textId="133922A0"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Please refer Part 1 charts and descriptions for performance metrics with soc-</w:t>
      </w:r>
    </w:p>
    <w:p w14:paraId="15820801" w14:textId="2B5A95AB"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LiveJournal1.</w:t>
      </w:r>
    </w:p>
    <w:p w14:paraId="5543B89C" w14:textId="77777777" w:rsidR="002A2638" w:rsidRDefault="002A2638" w:rsidP="002A2638">
      <w:pPr>
        <w:pStyle w:val="p1"/>
      </w:pPr>
    </w:p>
    <w:p w14:paraId="27C49673" w14:textId="48C175E0" w:rsidR="006865D1" w:rsidRDefault="005F0F38" w:rsidP="00C16AC6">
      <w:pPr>
        <w:pStyle w:val="Heading2"/>
      </w:pPr>
      <w:r w:rsidRPr="005F0F38">
        <w:t xml:space="preserve">Optimizations </w:t>
      </w:r>
    </w:p>
    <w:p w14:paraId="1ACF660A" w14:textId="4072A8F0" w:rsidR="005F0F38" w:rsidRDefault="005F0F38" w:rsidP="006865D1">
      <w:pPr>
        <w:rPr>
          <w:u w:val="single"/>
        </w:rPr>
      </w:pPr>
      <w:r>
        <w:rPr>
          <w:u w:val="single"/>
        </w:rPr>
        <w:t>Hadoop Optimization</w:t>
      </w:r>
    </w:p>
    <w:p w14:paraId="0E4BD6C2" w14:textId="0F780D3C" w:rsidR="00150C38" w:rsidRDefault="00CF19E0" w:rsidP="006865D1">
      <w:r w:rsidRPr="00CF19E0">
        <w:t xml:space="preserve">To improve the </w:t>
      </w:r>
      <w:r w:rsidR="00C16AC6">
        <w:t xml:space="preserve">performance of the </w:t>
      </w:r>
      <w:r w:rsidRPr="00CF19E0">
        <w:t>Hadoop job, a combiner was introduced. The combiner performs partial aggregation on each mapper prior to the shuffle phase. This reduces the number of intermediate records sent over the network. This decreases the shuffle overhead bandwidth usage and lowers overall job runtime. Since the combiner reduces shuffle volume, so reducers receive and merge map outputs faster and can begin the reduce phase sooner.</w:t>
      </w:r>
    </w:p>
    <w:tbl>
      <w:tblPr>
        <w:tblW w:w="7457" w:type="dxa"/>
        <w:jc w:val="center"/>
        <w:tblLook w:val="04A0" w:firstRow="1" w:lastRow="0" w:firstColumn="1" w:lastColumn="0" w:noHBand="0" w:noVBand="1"/>
      </w:tblPr>
      <w:tblGrid>
        <w:gridCol w:w="2696"/>
        <w:gridCol w:w="1260"/>
        <w:gridCol w:w="1890"/>
        <w:gridCol w:w="1611"/>
      </w:tblGrid>
      <w:tr w:rsidR="00150C38" w:rsidRPr="000848F1" w14:paraId="19302D1E" w14:textId="673594E1" w:rsidTr="00910005">
        <w:trPr>
          <w:trHeight w:val="320"/>
          <w:jc w:val="center"/>
        </w:trPr>
        <w:tc>
          <w:tcPr>
            <w:tcW w:w="2696" w:type="dxa"/>
            <w:tcBorders>
              <w:top w:val="single" w:sz="4" w:space="0" w:color="auto"/>
              <w:left w:val="single" w:sz="4" w:space="0" w:color="auto"/>
              <w:bottom w:val="single" w:sz="4" w:space="0" w:color="auto"/>
              <w:right w:val="single" w:sz="4" w:space="0" w:color="auto"/>
            </w:tcBorders>
            <w:noWrap/>
            <w:vAlign w:val="bottom"/>
            <w:hideMark/>
          </w:tcPr>
          <w:p w14:paraId="759DC4FC"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260" w:type="dxa"/>
            <w:tcBorders>
              <w:top w:val="single" w:sz="4" w:space="0" w:color="auto"/>
              <w:left w:val="nil"/>
              <w:bottom w:val="single" w:sz="4" w:space="0" w:color="auto"/>
              <w:right w:val="single" w:sz="4" w:space="0" w:color="auto"/>
            </w:tcBorders>
            <w:noWrap/>
            <w:vAlign w:val="bottom"/>
            <w:hideMark/>
          </w:tcPr>
          <w:p w14:paraId="409ADE0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90" w:type="dxa"/>
            <w:tcBorders>
              <w:top w:val="single" w:sz="4" w:space="0" w:color="auto"/>
              <w:left w:val="nil"/>
              <w:bottom w:val="single" w:sz="4" w:space="0" w:color="auto"/>
              <w:right w:val="single" w:sz="4" w:space="0" w:color="auto"/>
            </w:tcBorders>
            <w:noWrap/>
            <w:vAlign w:val="bottom"/>
            <w:hideMark/>
          </w:tcPr>
          <w:p w14:paraId="1043EEE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611" w:type="dxa"/>
            <w:tcBorders>
              <w:top w:val="single" w:sz="4" w:space="0" w:color="auto"/>
              <w:bottom w:val="single" w:sz="4" w:space="0" w:color="auto"/>
              <w:right w:val="single" w:sz="4" w:space="0" w:color="auto"/>
            </w:tcBorders>
          </w:tcPr>
          <w:p w14:paraId="2FFCEB51" w14:textId="1239B6FA" w:rsidR="00150C38" w:rsidRDefault="00450857"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w:t>
            </w:r>
            <w:r w:rsidR="00150C38">
              <w:rPr>
                <w:rFonts w:ascii="Arial" w:eastAsia="Times New Roman" w:hAnsi="Arial" w:cs="Arial"/>
                <w:b/>
                <w:bCs/>
                <w:color w:val="000000"/>
                <w:kern w:val="0"/>
                <w:sz w:val="20"/>
                <w:szCs w:val="20"/>
                <w:lang w:eastAsia="en-US"/>
                <w14:ligatures w14:val="none"/>
              </w:rPr>
              <w:t xml:space="preserve"> Hadoop Time</w:t>
            </w:r>
          </w:p>
          <w:p w14:paraId="52969955"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p>
        </w:tc>
      </w:tr>
      <w:tr w:rsidR="00150C38" w:rsidRPr="000848F1" w14:paraId="18DC8678" w14:textId="685BDB43"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683FA9A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260" w:type="dxa"/>
            <w:tcBorders>
              <w:top w:val="nil"/>
              <w:left w:val="nil"/>
              <w:bottom w:val="single" w:sz="4" w:space="0" w:color="auto"/>
              <w:right w:val="single" w:sz="4" w:space="0" w:color="auto"/>
            </w:tcBorders>
            <w:noWrap/>
            <w:vAlign w:val="bottom"/>
            <w:hideMark/>
          </w:tcPr>
          <w:p w14:paraId="6D5BFF4C"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90" w:type="dxa"/>
            <w:tcBorders>
              <w:top w:val="nil"/>
              <w:left w:val="nil"/>
              <w:bottom w:val="single" w:sz="4" w:space="0" w:color="auto"/>
              <w:right w:val="single" w:sz="4" w:space="0" w:color="auto"/>
            </w:tcBorders>
            <w:noWrap/>
            <w:vAlign w:val="bottom"/>
            <w:hideMark/>
          </w:tcPr>
          <w:p w14:paraId="7D5DF713"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611" w:type="dxa"/>
            <w:tcBorders>
              <w:top w:val="single" w:sz="4" w:space="0" w:color="auto"/>
              <w:bottom w:val="single" w:sz="4" w:space="0" w:color="auto"/>
              <w:right w:val="single" w:sz="4" w:space="0" w:color="auto"/>
            </w:tcBorders>
          </w:tcPr>
          <w:tbl>
            <w:tblPr>
              <w:tblW w:w="0" w:type="auto"/>
              <w:tblLayout w:type="fixed"/>
              <w:tblCellMar>
                <w:left w:w="30" w:type="dxa"/>
                <w:right w:w="30" w:type="dxa"/>
              </w:tblCellMar>
              <w:tblLook w:val="0000" w:firstRow="0" w:lastRow="0" w:firstColumn="0" w:lastColumn="0" w:noHBand="0" w:noVBand="0"/>
            </w:tblPr>
            <w:tblGrid>
              <w:gridCol w:w="1300"/>
            </w:tblGrid>
            <w:tr w:rsidR="00450857" w:rsidRPr="00450857" w14:paraId="5CEC0584" w14:textId="77777777">
              <w:trPr>
                <w:trHeight w:val="300"/>
              </w:trPr>
              <w:tc>
                <w:tcPr>
                  <w:tcW w:w="1300" w:type="dxa"/>
                  <w:tcBorders>
                    <w:top w:val="nil"/>
                    <w:left w:val="nil"/>
                    <w:bottom w:val="nil"/>
                    <w:right w:val="nil"/>
                  </w:tcBorders>
                </w:tcPr>
                <w:p w14:paraId="49159B1A" w14:textId="662CABF3" w:rsidR="00450857" w:rsidRPr="00450857"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sidRPr="00450857">
                    <w:rPr>
                      <w:rFonts w:ascii="Arial" w:eastAsia="Times New Roman" w:hAnsi="Arial" w:cs="Arial"/>
                      <w:color w:val="000000"/>
                      <w:kern w:val="0"/>
                      <w:sz w:val="20"/>
                      <w:szCs w:val="20"/>
                      <w:lang w:eastAsia="en-US"/>
                      <w14:ligatures w14:val="none"/>
                    </w:rPr>
                    <w:t>56</w:t>
                  </w:r>
                </w:p>
              </w:tc>
            </w:tr>
          </w:tbl>
          <w:p w14:paraId="7151FC54" w14:textId="77777777" w:rsidR="00150C38" w:rsidRPr="000848F1" w:rsidRDefault="00150C38" w:rsidP="00450857">
            <w:pPr>
              <w:spacing w:after="0" w:line="240" w:lineRule="auto"/>
              <w:jc w:val="center"/>
              <w:rPr>
                <w:rFonts w:ascii="Arial" w:eastAsia="Times New Roman" w:hAnsi="Arial" w:cs="Arial"/>
                <w:color w:val="000000"/>
                <w:kern w:val="0"/>
                <w:sz w:val="20"/>
                <w:szCs w:val="20"/>
                <w:lang w:eastAsia="en-US"/>
                <w14:ligatures w14:val="none"/>
              </w:rPr>
            </w:pPr>
          </w:p>
        </w:tc>
      </w:tr>
      <w:tr w:rsidR="00150C38" w:rsidRPr="000848F1" w14:paraId="11D348CA" w14:textId="02040F9B"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F1F7917"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260" w:type="dxa"/>
            <w:tcBorders>
              <w:top w:val="nil"/>
              <w:left w:val="nil"/>
              <w:bottom w:val="single" w:sz="4" w:space="0" w:color="auto"/>
              <w:right w:val="single" w:sz="4" w:space="0" w:color="auto"/>
            </w:tcBorders>
            <w:noWrap/>
            <w:vAlign w:val="bottom"/>
            <w:hideMark/>
          </w:tcPr>
          <w:p w14:paraId="55755CD8"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90" w:type="dxa"/>
            <w:tcBorders>
              <w:top w:val="nil"/>
              <w:left w:val="nil"/>
              <w:bottom w:val="single" w:sz="4" w:space="0" w:color="auto"/>
              <w:right w:val="single" w:sz="4" w:space="0" w:color="auto"/>
            </w:tcBorders>
            <w:noWrap/>
            <w:vAlign w:val="bottom"/>
            <w:hideMark/>
          </w:tcPr>
          <w:p w14:paraId="12779D1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611" w:type="dxa"/>
            <w:tcBorders>
              <w:top w:val="single" w:sz="4" w:space="0" w:color="auto"/>
              <w:bottom w:val="single" w:sz="4" w:space="0" w:color="auto"/>
              <w:right w:val="single" w:sz="4" w:space="0" w:color="auto"/>
            </w:tcBorders>
          </w:tcPr>
          <w:p w14:paraId="40ECA394" w14:textId="3C19B821"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06</w:t>
            </w:r>
          </w:p>
        </w:tc>
      </w:tr>
      <w:tr w:rsidR="00150C38" w:rsidRPr="000848F1" w14:paraId="6921FF1F" w14:textId="116F5349"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719C2C6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260" w:type="dxa"/>
            <w:tcBorders>
              <w:top w:val="nil"/>
              <w:left w:val="nil"/>
              <w:bottom w:val="single" w:sz="4" w:space="0" w:color="auto"/>
              <w:right w:val="single" w:sz="4" w:space="0" w:color="auto"/>
            </w:tcBorders>
            <w:noWrap/>
            <w:vAlign w:val="bottom"/>
            <w:hideMark/>
          </w:tcPr>
          <w:p w14:paraId="0F6015A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90" w:type="dxa"/>
            <w:tcBorders>
              <w:top w:val="nil"/>
              <w:left w:val="nil"/>
              <w:bottom w:val="single" w:sz="4" w:space="0" w:color="auto"/>
              <w:right w:val="single" w:sz="4" w:space="0" w:color="auto"/>
            </w:tcBorders>
            <w:noWrap/>
            <w:vAlign w:val="bottom"/>
            <w:hideMark/>
          </w:tcPr>
          <w:p w14:paraId="742C78C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611" w:type="dxa"/>
            <w:tcBorders>
              <w:top w:val="single" w:sz="4" w:space="0" w:color="auto"/>
              <w:bottom w:val="single" w:sz="4" w:space="0" w:color="auto"/>
              <w:right w:val="single" w:sz="4" w:space="0" w:color="auto"/>
            </w:tcBorders>
          </w:tcPr>
          <w:p w14:paraId="746F58F6" w14:textId="49BA043B"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44</w:t>
            </w:r>
          </w:p>
        </w:tc>
      </w:tr>
      <w:tr w:rsidR="00150C38" w:rsidRPr="000848F1" w14:paraId="2B50C9B0" w14:textId="41237BE6"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8453522"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260" w:type="dxa"/>
            <w:tcBorders>
              <w:top w:val="nil"/>
              <w:left w:val="nil"/>
              <w:bottom w:val="single" w:sz="4" w:space="0" w:color="auto"/>
              <w:right w:val="single" w:sz="4" w:space="0" w:color="auto"/>
            </w:tcBorders>
            <w:noWrap/>
            <w:vAlign w:val="bottom"/>
            <w:hideMark/>
          </w:tcPr>
          <w:p w14:paraId="7214304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90" w:type="dxa"/>
            <w:tcBorders>
              <w:top w:val="nil"/>
              <w:left w:val="nil"/>
              <w:bottom w:val="single" w:sz="4" w:space="0" w:color="auto"/>
              <w:right w:val="single" w:sz="4" w:space="0" w:color="auto"/>
            </w:tcBorders>
            <w:noWrap/>
            <w:vAlign w:val="bottom"/>
            <w:hideMark/>
          </w:tcPr>
          <w:p w14:paraId="0B8C9585"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611" w:type="dxa"/>
            <w:tcBorders>
              <w:top w:val="single" w:sz="4" w:space="0" w:color="auto"/>
              <w:bottom w:val="single" w:sz="4" w:space="0" w:color="auto"/>
              <w:right w:val="single" w:sz="4" w:space="0" w:color="auto"/>
            </w:tcBorders>
          </w:tcPr>
          <w:p w14:paraId="293BA1C1" w14:textId="664AF8D9"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267</w:t>
            </w:r>
          </w:p>
        </w:tc>
      </w:tr>
    </w:tbl>
    <w:p w14:paraId="102BA676" w14:textId="77777777" w:rsidR="00150C38" w:rsidRPr="00910005" w:rsidRDefault="00150C38" w:rsidP="006865D1"/>
    <w:p w14:paraId="261ABF96" w14:textId="21055C7D" w:rsidR="00910005" w:rsidRDefault="00910005" w:rsidP="006865D1">
      <w:r w:rsidRPr="00910005">
        <w:t>The optimization had no measurable impact on the smallest dataset. Email-</w:t>
      </w:r>
      <w:proofErr w:type="spellStart"/>
      <w:r w:rsidRPr="00910005">
        <w:t>EuAll</w:t>
      </w:r>
      <w:proofErr w:type="spellEnd"/>
      <w:r w:rsidRPr="00910005">
        <w:t xml:space="preserve"> remained at 56 seconds before and after optimization. For the larger datasets, runtime decreased consistently. </w:t>
      </w:r>
      <w:proofErr w:type="spellStart"/>
      <w:r w:rsidRPr="00910005">
        <w:t>cit</w:t>
      </w:r>
      <w:proofErr w:type="spellEnd"/>
      <w:r w:rsidRPr="00910005">
        <w:t>-Patents improved from 115 seconds to 106 seconds, soc-</w:t>
      </w:r>
      <w:proofErr w:type="spellStart"/>
      <w:r w:rsidRPr="00910005">
        <w:t>pokec</w:t>
      </w:r>
      <w:proofErr w:type="spellEnd"/>
      <w:r w:rsidRPr="00910005">
        <w:t xml:space="preserve">-relationships improved from 161 seconds to 144 seconds, and soc-LiveJournal1 improved </w:t>
      </w:r>
      <w:r w:rsidRPr="00910005">
        <w:lastRenderedPageBreak/>
        <w:t>from 300 seconds to 267 seconds. Overall, the benefit increased with dataset size, showing the optimization is more effective when shuffle volume is higher.</w:t>
      </w:r>
    </w:p>
    <w:p w14:paraId="45A81952" w14:textId="3B9F2BF2" w:rsidR="00910005" w:rsidRDefault="00910005" w:rsidP="00910005">
      <w:pPr>
        <w:rPr>
          <w:u w:val="single"/>
        </w:rPr>
      </w:pPr>
      <w:r>
        <w:rPr>
          <w:u w:val="single"/>
        </w:rPr>
        <w:t>Spark Optimization</w:t>
      </w:r>
    </w:p>
    <w:p w14:paraId="5ECEFC0B" w14:textId="09E87FBF" w:rsidR="00910005" w:rsidRDefault="006B2FC2" w:rsidP="006865D1">
      <w:r w:rsidRPr="006B2FC2">
        <w:t xml:space="preserve">The Spark workloads were optimized by increasing the number of partitions Spark uses for parallel operations. This was done using the </w:t>
      </w:r>
      <w:proofErr w:type="spellStart"/>
      <w:r w:rsidRPr="006B2FC2">
        <w:t>spark.</w:t>
      </w:r>
      <w:proofErr w:type="gramStart"/>
      <w:r w:rsidRPr="006B2FC2">
        <w:t>default.parallelism</w:t>
      </w:r>
      <w:proofErr w:type="spellEnd"/>
      <w:proofErr w:type="gramEnd"/>
      <w:r w:rsidRPr="006B2FC2">
        <w:t>=8 property. Initially this was 4 parallel partitions. This will allow Spark to use more CPU cores at the same time making counting and aggregation work is split into more tasks.</w:t>
      </w:r>
    </w:p>
    <w:tbl>
      <w:tblPr>
        <w:tblW w:w="9140" w:type="dxa"/>
        <w:tblLook w:val="04A0" w:firstRow="1" w:lastRow="0" w:firstColumn="1" w:lastColumn="0" w:noHBand="0" w:noVBand="1"/>
      </w:tblPr>
      <w:tblGrid>
        <w:gridCol w:w="3674"/>
        <w:gridCol w:w="1822"/>
        <w:gridCol w:w="1822"/>
        <w:gridCol w:w="1822"/>
      </w:tblGrid>
      <w:tr w:rsidR="009C017A" w:rsidRPr="000848F1" w14:paraId="4B5AFE61" w14:textId="468F179E" w:rsidTr="009C017A">
        <w:trPr>
          <w:trHeight w:val="320"/>
        </w:trPr>
        <w:tc>
          <w:tcPr>
            <w:tcW w:w="3674" w:type="dxa"/>
            <w:tcBorders>
              <w:top w:val="single" w:sz="4" w:space="0" w:color="auto"/>
              <w:left w:val="single" w:sz="4" w:space="0" w:color="auto"/>
              <w:bottom w:val="single" w:sz="4" w:space="0" w:color="auto"/>
              <w:right w:val="single" w:sz="4" w:space="0" w:color="auto"/>
            </w:tcBorders>
            <w:noWrap/>
            <w:vAlign w:val="bottom"/>
            <w:hideMark/>
          </w:tcPr>
          <w:p w14:paraId="0C99D282"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822" w:type="dxa"/>
            <w:tcBorders>
              <w:top w:val="single" w:sz="4" w:space="0" w:color="auto"/>
              <w:left w:val="nil"/>
              <w:bottom w:val="single" w:sz="4" w:space="0" w:color="auto"/>
              <w:right w:val="single" w:sz="4" w:space="0" w:color="auto"/>
            </w:tcBorders>
            <w:noWrap/>
            <w:vAlign w:val="bottom"/>
            <w:hideMark/>
          </w:tcPr>
          <w:p w14:paraId="042D6F91"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22" w:type="dxa"/>
            <w:tcBorders>
              <w:top w:val="single" w:sz="4" w:space="0" w:color="auto"/>
              <w:left w:val="nil"/>
              <w:bottom w:val="single" w:sz="4" w:space="0" w:color="auto"/>
              <w:right w:val="single" w:sz="4" w:space="0" w:color="auto"/>
            </w:tcBorders>
            <w:noWrap/>
            <w:vAlign w:val="bottom"/>
            <w:hideMark/>
          </w:tcPr>
          <w:p w14:paraId="3462BF8B"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1822" w:type="dxa"/>
            <w:tcBorders>
              <w:top w:val="single" w:sz="4" w:space="0" w:color="auto"/>
              <w:bottom w:val="single" w:sz="4" w:space="0" w:color="auto"/>
              <w:right w:val="single" w:sz="4" w:space="0" w:color="auto"/>
            </w:tcBorders>
          </w:tcPr>
          <w:p w14:paraId="7A89DA38" w14:textId="0DD4C4B1"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 Spark Time</w:t>
            </w:r>
          </w:p>
        </w:tc>
      </w:tr>
      <w:tr w:rsidR="009C017A" w:rsidRPr="000848F1" w14:paraId="12CA0A4C" w14:textId="15857DAC"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7CDDA2A1"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822" w:type="dxa"/>
            <w:tcBorders>
              <w:top w:val="nil"/>
              <w:left w:val="nil"/>
              <w:bottom w:val="single" w:sz="4" w:space="0" w:color="auto"/>
              <w:right w:val="single" w:sz="4" w:space="0" w:color="auto"/>
            </w:tcBorders>
            <w:noWrap/>
            <w:vAlign w:val="bottom"/>
            <w:hideMark/>
          </w:tcPr>
          <w:p w14:paraId="5DB5010F"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22" w:type="dxa"/>
            <w:tcBorders>
              <w:top w:val="nil"/>
              <w:left w:val="nil"/>
              <w:bottom w:val="single" w:sz="4" w:space="0" w:color="auto"/>
              <w:right w:val="single" w:sz="4" w:space="0" w:color="auto"/>
            </w:tcBorders>
            <w:noWrap/>
            <w:vAlign w:val="bottom"/>
            <w:hideMark/>
          </w:tcPr>
          <w:p w14:paraId="2272378E"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1822" w:type="dxa"/>
            <w:tcBorders>
              <w:top w:val="single" w:sz="4" w:space="0" w:color="auto"/>
              <w:bottom w:val="single" w:sz="4" w:space="0" w:color="auto"/>
              <w:right w:val="single" w:sz="4" w:space="0" w:color="auto"/>
            </w:tcBorders>
          </w:tcPr>
          <w:p w14:paraId="3D32F58B" w14:textId="3C7671D0"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4</w:t>
            </w:r>
          </w:p>
        </w:tc>
      </w:tr>
      <w:tr w:rsidR="009C017A" w:rsidRPr="000848F1" w14:paraId="2C097C73" w14:textId="6702A8F7"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6BF9B290"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822" w:type="dxa"/>
            <w:tcBorders>
              <w:top w:val="nil"/>
              <w:left w:val="nil"/>
              <w:bottom w:val="single" w:sz="4" w:space="0" w:color="auto"/>
              <w:right w:val="single" w:sz="4" w:space="0" w:color="auto"/>
            </w:tcBorders>
            <w:noWrap/>
            <w:vAlign w:val="bottom"/>
            <w:hideMark/>
          </w:tcPr>
          <w:p w14:paraId="65443DEA"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22" w:type="dxa"/>
            <w:tcBorders>
              <w:top w:val="nil"/>
              <w:left w:val="nil"/>
              <w:bottom w:val="single" w:sz="4" w:space="0" w:color="auto"/>
              <w:right w:val="single" w:sz="4" w:space="0" w:color="auto"/>
            </w:tcBorders>
            <w:noWrap/>
            <w:vAlign w:val="bottom"/>
            <w:hideMark/>
          </w:tcPr>
          <w:p w14:paraId="00DCA744"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1822" w:type="dxa"/>
            <w:tcBorders>
              <w:top w:val="single" w:sz="4" w:space="0" w:color="auto"/>
              <w:bottom w:val="single" w:sz="4" w:space="0" w:color="auto"/>
              <w:right w:val="single" w:sz="4" w:space="0" w:color="auto"/>
            </w:tcBorders>
          </w:tcPr>
          <w:p w14:paraId="6C18F2E8" w14:textId="1D901B5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6</w:t>
            </w:r>
          </w:p>
        </w:tc>
      </w:tr>
      <w:tr w:rsidR="009C017A" w:rsidRPr="000848F1" w14:paraId="307649EF" w14:textId="142B8CB2"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02F809B8"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822" w:type="dxa"/>
            <w:tcBorders>
              <w:top w:val="nil"/>
              <w:left w:val="nil"/>
              <w:bottom w:val="single" w:sz="4" w:space="0" w:color="auto"/>
              <w:right w:val="single" w:sz="4" w:space="0" w:color="auto"/>
            </w:tcBorders>
            <w:noWrap/>
            <w:vAlign w:val="bottom"/>
            <w:hideMark/>
          </w:tcPr>
          <w:p w14:paraId="009990D5"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22" w:type="dxa"/>
            <w:tcBorders>
              <w:top w:val="nil"/>
              <w:left w:val="nil"/>
              <w:bottom w:val="single" w:sz="4" w:space="0" w:color="auto"/>
              <w:right w:val="single" w:sz="4" w:space="0" w:color="auto"/>
            </w:tcBorders>
            <w:noWrap/>
            <w:vAlign w:val="bottom"/>
            <w:hideMark/>
          </w:tcPr>
          <w:p w14:paraId="5FA3F83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1822" w:type="dxa"/>
            <w:tcBorders>
              <w:top w:val="single" w:sz="4" w:space="0" w:color="auto"/>
              <w:bottom w:val="single" w:sz="4" w:space="0" w:color="auto"/>
              <w:right w:val="single" w:sz="4" w:space="0" w:color="auto"/>
            </w:tcBorders>
          </w:tcPr>
          <w:p w14:paraId="65C1370B" w14:textId="5D89FE6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8</w:t>
            </w:r>
          </w:p>
        </w:tc>
      </w:tr>
      <w:tr w:rsidR="009C017A" w:rsidRPr="000848F1" w14:paraId="6B26F2FF" w14:textId="40698B8B"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44FF1FEE"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822" w:type="dxa"/>
            <w:tcBorders>
              <w:top w:val="nil"/>
              <w:left w:val="nil"/>
              <w:bottom w:val="single" w:sz="4" w:space="0" w:color="auto"/>
              <w:right w:val="single" w:sz="4" w:space="0" w:color="auto"/>
            </w:tcBorders>
            <w:noWrap/>
            <w:vAlign w:val="bottom"/>
            <w:hideMark/>
          </w:tcPr>
          <w:p w14:paraId="0A78B99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22" w:type="dxa"/>
            <w:tcBorders>
              <w:top w:val="nil"/>
              <w:left w:val="nil"/>
              <w:bottom w:val="single" w:sz="4" w:space="0" w:color="auto"/>
              <w:right w:val="single" w:sz="4" w:space="0" w:color="auto"/>
            </w:tcBorders>
            <w:noWrap/>
            <w:vAlign w:val="bottom"/>
            <w:hideMark/>
          </w:tcPr>
          <w:p w14:paraId="18EA2F58"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1822" w:type="dxa"/>
            <w:tcBorders>
              <w:top w:val="single" w:sz="4" w:space="0" w:color="auto"/>
              <w:bottom w:val="single" w:sz="4" w:space="0" w:color="auto"/>
              <w:right w:val="single" w:sz="4" w:space="0" w:color="auto"/>
            </w:tcBorders>
          </w:tcPr>
          <w:p w14:paraId="2C1B3893" w14:textId="51094E3B"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36</w:t>
            </w:r>
          </w:p>
        </w:tc>
      </w:tr>
    </w:tbl>
    <w:p w14:paraId="0733B604" w14:textId="77777777" w:rsidR="006B2FC2" w:rsidRDefault="006B2FC2" w:rsidP="006865D1"/>
    <w:p w14:paraId="6E56CC61" w14:textId="44E98862" w:rsidR="000F0AB6" w:rsidRDefault="000F0AB6" w:rsidP="006865D1">
      <w:r w:rsidRPr="000F0AB6">
        <w:t>The Spark parallelism change had almost no effect on runtime across the datasets. Email-</w:t>
      </w:r>
      <w:proofErr w:type="spellStart"/>
      <w:r w:rsidRPr="000F0AB6">
        <w:t>EuAll</w:t>
      </w:r>
      <w:proofErr w:type="spellEnd"/>
      <w:r w:rsidRPr="000F0AB6">
        <w:t xml:space="preserve"> stayed at 4 seconds, </w:t>
      </w:r>
      <w:proofErr w:type="spellStart"/>
      <w:r w:rsidRPr="000F0AB6">
        <w:t>cit</w:t>
      </w:r>
      <w:proofErr w:type="spellEnd"/>
      <w:r w:rsidRPr="000F0AB6">
        <w:t>-Patents stayed at 16 seconds, and soc-</w:t>
      </w:r>
      <w:proofErr w:type="spellStart"/>
      <w:r w:rsidRPr="000F0AB6">
        <w:t>pokec</w:t>
      </w:r>
      <w:proofErr w:type="spellEnd"/>
      <w:r w:rsidRPr="000F0AB6">
        <w:t>-relationships stayed at 18 seconds after optimization. Only soc-LiveJournal1 showed a small improvement from 37 seconds to 36 seconds. This indicates the workload was already efficiently parallelized.</w:t>
      </w:r>
    </w:p>
    <w:p w14:paraId="08F8B98D" w14:textId="51EA873D" w:rsidR="000F0AB6" w:rsidRPr="004256FA" w:rsidRDefault="004256FA" w:rsidP="00E11096">
      <w:pPr>
        <w:pStyle w:val="Heading2"/>
      </w:pPr>
      <w:r w:rsidRPr="004256FA">
        <w:t xml:space="preserve">Analysis </w:t>
      </w:r>
    </w:p>
    <w:p w14:paraId="4BD86A90" w14:textId="1E820598" w:rsidR="004256FA" w:rsidRPr="004256FA" w:rsidRDefault="004256FA" w:rsidP="004256FA">
      <w:r w:rsidRPr="004256FA">
        <w:t xml:space="preserve">Hadoop and Spark show different performance patterns because they process data in different ways. Hadoop writes intermediate results to disk between stages and spends more time in shuffle and file I O. Spark keeps more data in memory and reduces repeated disk writes. This gives Spark a large advantage in </w:t>
      </w:r>
      <w:r w:rsidR="000903DB" w:rsidRPr="004256FA">
        <w:t>end-to-end</w:t>
      </w:r>
      <w:r w:rsidRPr="004256FA">
        <w:t xml:space="preserve"> runtime. The Hadoop combiner reduced shuffle volume and improved runtime more on larger datasets, which matches the observed gains.</w:t>
      </w:r>
    </w:p>
    <w:p w14:paraId="487CE25D" w14:textId="5644E856" w:rsidR="004256FA" w:rsidRPr="004256FA" w:rsidRDefault="004256FA" w:rsidP="004256FA">
      <w:r w:rsidRPr="004256FA">
        <w:t xml:space="preserve">Spark is better suited for processing large scale graph data in this experiment. It completed all datasets much faster than Hadoop. The Hadoop optimization improved results but Hadoop </w:t>
      </w:r>
      <w:r w:rsidR="000903DB" w:rsidRPr="004256FA">
        <w:t>remained</w:t>
      </w:r>
      <w:r w:rsidRPr="004256FA">
        <w:t xml:space="preserve"> slower, especially on the largest dataset. The Spark parallelism increase </w:t>
      </w:r>
      <w:r w:rsidRPr="004256FA">
        <w:lastRenderedPageBreak/>
        <w:t>produced almost no change, which suggests Spark was already using available resources efficiently for this workload.</w:t>
      </w:r>
      <w:r>
        <w:t xml:space="preserve"> This is proven from the </w:t>
      </w:r>
      <w:proofErr w:type="spellStart"/>
      <w:r>
        <w:t>cpu</w:t>
      </w:r>
      <w:proofErr w:type="spellEnd"/>
      <w:r>
        <w:t xml:space="preserve"> usage charts as well as </w:t>
      </w:r>
      <w:proofErr w:type="gramStart"/>
      <w:r>
        <w:t>it</w:t>
      </w:r>
      <w:proofErr w:type="gramEnd"/>
      <w:r>
        <w:t xml:space="preserve"> Spark is </w:t>
      </w:r>
      <w:r w:rsidR="00C16AC6">
        <w:t>utilizing</w:t>
      </w:r>
      <w:r>
        <w:t xml:space="preserve"> all the cores available.</w:t>
      </w:r>
    </w:p>
    <w:p w14:paraId="66844B8C" w14:textId="77777777" w:rsidR="004256FA" w:rsidRDefault="004256FA" w:rsidP="006865D1"/>
    <w:p w14:paraId="48C9C69F" w14:textId="77777777" w:rsidR="00E0597C" w:rsidRDefault="00E0597C" w:rsidP="006865D1"/>
    <w:p w14:paraId="40F5D229" w14:textId="77777777" w:rsidR="00E0597C" w:rsidRDefault="00E0597C" w:rsidP="006865D1"/>
    <w:p w14:paraId="6D846954" w14:textId="77777777" w:rsidR="00E0597C" w:rsidRDefault="00E0597C" w:rsidP="006865D1"/>
    <w:p w14:paraId="53F16213" w14:textId="77777777" w:rsidR="00E0597C" w:rsidRDefault="00E0597C" w:rsidP="006865D1"/>
    <w:p w14:paraId="0150F961" w14:textId="77777777" w:rsidR="00E0597C" w:rsidRDefault="00E0597C" w:rsidP="006865D1"/>
    <w:p w14:paraId="15F05012" w14:textId="77777777" w:rsidR="00E0597C" w:rsidRDefault="00E0597C" w:rsidP="006865D1"/>
    <w:p w14:paraId="0FA9009F" w14:textId="77777777" w:rsidR="00E0597C" w:rsidRDefault="00E0597C" w:rsidP="006865D1"/>
    <w:p w14:paraId="74D97809" w14:textId="77777777" w:rsidR="00E0597C" w:rsidRDefault="00E0597C" w:rsidP="006865D1"/>
    <w:p w14:paraId="6310D5A7" w14:textId="77777777" w:rsidR="00E0597C" w:rsidRDefault="00E0597C" w:rsidP="006865D1"/>
    <w:p w14:paraId="3AE52402" w14:textId="77777777" w:rsidR="00E0597C" w:rsidRDefault="00E0597C" w:rsidP="006865D1"/>
    <w:p w14:paraId="253EDE8D" w14:textId="77777777" w:rsidR="00E0597C" w:rsidRDefault="00E0597C" w:rsidP="006865D1"/>
    <w:p w14:paraId="4A67A5F1" w14:textId="77777777" w:rsidR="00E0597C" w:rsidRDefault="00E0597C" w:rsidP="006865D1"/>
    <w:p w14:paraId="6654753C" w14:textId="77777777" w:rsidR="00E0597C" w:rsidRDefault="00E0597C" w:rsidP="006865D1"/>
    <w:p w14:paraId="2DEB942C" w14:textId="77777777" w:rsidR="00E0597C" w:rsidRDefault="00E0597C" w:rsidP="006865D1"/>
    <w:p w14:paraId="38B3E30B" w14:textId="77777777" w:rsidR="00E0597C" w:rsidRDefault="00E0597C" w:rsidP="006865D1"/>
    <w:p w14:paraId="456D34F1" w14:textId="77777777" w:rsidR="00E0597C" w:rsidRDefault="00E0597C" w:rsidP="006865D1"/>
    <w:p w14:paraId="2FE4EF2A" w14:textId="77777777" w:rsidR="00E0597C" w:rsidRDefault="00E0597C" w:rsidP="006865D1"/>
    <w:p w14:paraId="35CD2A40" w14:textId="77777777" w:rsidR="00E0597C" w:rsidRDefault="00E0597C" w:rsidP="006865D1"/>
    <w:p w14:paraId="52015771" w14:textId="3FCD4A72" w:rsidR="00E0597C" w:rsidRDefault="00F37A48" w:rsidP="00F37A48">
      <w:pPr>
        <w:pStyle w:val="Heading1"/>
      </w:pPr>
      <w:r>
        <w:lastRenderedPageBreak/>
        <w:t>Task 2: Real-Time IoT Sensor Data Analytics using Apache Kafka</w:t>
      </w:r>
    </w:p>
    <w:p w14:paraId="23A2784B" w14:textId="77777777" w:rsidR="00F37A48" w:rsidRDefault="00F37A48" w:rsidP="00F37A48">
      <w:pPr>
        <w:pStyle w:val="Heading2"/>
      </w:pPr>
      <w:r>
        <w:t>Part 1: Setup and Environment Configuration</w:t>
      </w:r>
    </w:p>
    <w:p w14:paraId="7490DBC2" w14:textId="2B1D935B" w:rsidR="00716355" w:rsidRDefault="00716355" w:rsidP="00716355">
      <w:r>
        <w:t>1 Installed and configured a Kafka cluster with Docker. The cluster is configured with "</w:t>
      </w:r>
      <w:proofErr w:type="spellStart"/>
      <w:r>
        <w:t>kafka</w:t>
      </w:r>
      <w:proofErr w:type="spellEnd"/>
      <w:r>
        <w:t>", "</w:t>
      </w:r>
      <w:proofErr w:type="spellStart"/>
      <w:r>
        <w:t>kafka</w:t>
      </w:r>
      <w:proofErr w:type="spellEnd"/>
      <w:r>
        <w:t>-exporter”, "</w:t>
      </w:r>
      <w:proofErr w:type="spellStart"/>
      <w:r>
        <w:t>kafka</w:t>
      </w:r>
      <w:proofErr w:type="spellEnd"/>
      <w:r>
        <w:t>-connect”, "</w:t>
      </w:r>
      <w:proofErr w:type="spellStart"/>
      <w:r>
        <w:t>prometheus</w:t>
      </w:r>
      <w:proofErr w:type="spellEnd"/>
      <w:r>
        <w:t>”, "</w:t>
      </w:r>
      <w:proofErr w:type="spellStart"/>
      <w:r>
        <w:t>grafana</w:t>
      </w:r>
      <w:proofErr w:type="spellEnd"/>
      <w:r>
        <w:t>" and "zookeeper" applications.</w:t>
      </w:r>
    </w:p>
    <w:p w14:paraId="744BA473" w14:textId="37E10FA3" w:rsidR="00716355" w:rsidRDefault="00716355" w:rsidP="00716355">
      <w:r>
        <w:t>2. A side cart pod is configured to create the Kafka topics "</w:t>
      </w:r>
      <w:proofErr w:type="spellStart"/>
      <w:r>
        <w:t>traffic.raw</w:t>
      </w:r>
      <w:proofErr w:type="spellEnd"/>
      <w:r>
        <w:t>" and "</w:t>
      </w:r>
      <w:proofErr w:type="spellStart"/>
      <w:proofErr w:type="gramStart"/>
      <w:r>
        <w:t>traffic.processed</w:t>
      </w:r>
      <w:proofErr w:type="spellEnd"/>
      <w:proofErr w:type="gramEnd"/>
      <w:r>
        <w:t>". The side cart pod will also wait until the Kafka pod get initialized, by monitoring the health check endpoint to prevent premature termination.</w:t>
      </w:r>
    </w:p>
    <w:p w14:paraId="14F0BD1A" w14:textId="36B8161B" w:rsidR="00716355" w:rsidRDefault="00716355" w:rsidP="00716355">
      <w:r>
        <w:t xml:space="preserve">3. Kafka Connect will support ingesting data through the </w:t>
      </w:r>
      <w:proofErr w:type="spellStart"/>
      <w:r>
        <w:t>api</w:t>
      </w:r>
      <w:proofErr w:type="spellEnd"/>
      <w:r>
        <w:t xml:space="preserve"> and export data to an another medium / storage etc.</w:t>
      </w:r>
    </w:p>
    <w:p w14:paraId="72934285" w14:textId="01FAA6DC" w:rsidR="00716355" w:rsidRDefault="00716355" w:rsidP="00716355">
      <w:r>
        <w:t xml:space="preserve">4. Kafka Exporter, Prometheus and Grafana will help with the visualization of stats related to the cluster. </w:t>
      </w:r>
    </w:p>
    <w:p w14:paraId="3C5B48AB" w14:textId="43966D57" w:rsidR="00716355" w:rsidRDefault="00716355" w:rsidP="00716355">
      <w:r>
        <w:t xml:space="preserve">5. Following </w:t>
      </w:r>
      <w:proofErr w:type="spellStart"/>
      <w:r>
        <w:t>Graphana</w:t>
      </w:r>
      <w:proofErr w:type="spellEnd"/>
      <w:r>
        <w:t xml:space="preserve"> dashboard panels was developed to cover the aspects of health and performance of the </w:t>
      </w:r>
      <w:proofErr w:type="gramStart"/>
      <w:r>
        <w:t>cluster</w:t>
      </w:r>
      <w:proofErr w:type="gramEnd"/>
      <w:r>
        <w:t xml:space="preserve"> and the Prometheus was configured as a data source of the dashboard. </w:t>
      </w:r>
      <w:proofErr w:type="spellStart"/>
      <w:r>
        <w:t>Grapahan</w:t>
      </w:r>
      <w:r w:rsidR="007B1B73">
        <w:t>A</w:t>
      </w:r>
      <w:proofErr w:type="spellEnd"/>
      <w:r>
        <w:t xml:space="preserve"> has following dashboard Panels.</w:t>
      </w:r>
    </w:p>
    <w:p w14:paraId="7299CF52" w14:textId="77777777" w:rsidR="00716355" w:rsidRDefault="00716355" w:rsidP="00716355">
      <w:r>
        <w:t xml:space="preserve">   - "Incoming Message Rate" which displays the throughput. A high rate on </w:t>
      </w:r>
      <w:proofErr w:type="spellStart"/>
      <w:r>
        <w:t>traffic.raw</w:t>
      </w:r>
      <w:proofErr w:type="spellEnd"/>
      <w:r>
        <w:t xml:space="preserve"> with low on </w:t>
      </w:r>
      <w:proofErr w:type="spellStart"/>
      <w:proofErr w:type="gramStart"/>
      <w:r>
        <w:t>traffic.processed</w:t>
      </w:r>
      <w:proofErr w:type="spellEnd"/>
      <w:proofErr w:type="gramEnd"/>
      <w:r>
        <w:t xml:space="preserve"> indicates a processing bottleneck.</w:t>
      </w:r>
    </w:p>
    <w:p w14:paraId="11B363BE" w14:textId="77777777" w:rsidR="00716355" w:rsidRDefault="00716355" w:rsidP="00716355">
      <w:r>
        <w:tab/>
        <w:t>"</w:t>
      </w:r>
      <w:proofErr w:type="gramStart"/>
      <w:r>
        <w:t>sum</w:t>
      </w:r>
      <w:proofErr w:type="gramEnd"/>
      <w:r>
        <w:t xml:space="preserve"> by (topic) (rate(kafka_topic_partition_current_offset{topic=~\"</w:t>
      </w:r>
      <w:proofErr w:type="gramStart"/>
      <w:r>
        <w:t>traffic.*</w:t>
      </w:r>
      <w:proofErr w:type="gramEnd"/>
      <w:r>
        <w:t>\</w:t>
      </w:r>
      <w:proofErr w:type="gramStart"/>
      <w:r>
        <w:t>"}[</w:t>
      </w:r>
      <w:proofErr w:type="gramEnd"/>
      <w:r>
        <w:t>1m]))"</w:t>
      </w:r>
    </w:p>
    <w:p w14:paraId="2A063988" w14:textId="77777777" w:rsidR="00716355" w:rsidRDefault="00716355" w:rsidP="00716355">
      <w:r>
        <w:t xml:space="preserve">    - Total Messages Processed which indicates volume.</w:t>
      </w:r>
    </w:p>
    <w:p w14:paraId="4BD9D126" w14:textId="77777777" w:rsidR="00716355" w:rsidRDefault="00716355" w:rsidP="00716355">
      <w:r>
        <w:t xml:space="preserve">        "</w:t>
      </w:r>
      <w:proofErr w:type="gramStart"/>
      <w:r>
        <w:t>sum</w:t>
      </w:r>
      <w:proofErr w:type="gramEnd"/>
      <w:r>
        <w:t xml:space="preserve"> by (topic) (</w:t>
      </w:r>
      <w:proofErr w:type="spellStart"/>
      <w:r>
        <w:t>kafka_topic_partition_current_offset</w:t>
      </w:r>
      <w:proofErr w:type="spellEnd"/>
      <w:r>
        <w:t>{topic=~\"</w:t>
      </w:r>
      <w:proofErr w:type="gramStart"/>
      <w:r>
        <w:t>traffic.*</w:t>
      </w:r>
      <w:proofErr w:type="gramEnd"/>
      <w:r>
        <w:t>\"})"</w:t>
      </w:r>
    </w:p>
    <w:p w14:paraId="7E39883A" w14:textId="77777777" w:rsidR="00716355" w:rsidRDefault="00716355" w:rsidP="00716355">
      <w:r>
        <w:t xml:space="preserve">    - Consumer Lag panel indicates how far behind consumers are in reading messages from topics which indicates Processing Health.</w:t>
      </w:r>
    </w:p>
    <w:p w14:paraId="0D0527EF" w14:textId="002C08B8" w:rsidR="00F37A48" w:rsidRPr="00F37A48" w:rsidRDefault="00716355" w:rsidP="00716355">
      <w:r>
        <w:tab/>
        <w:t>"</w:t>
      </w:r>
      <w:proofErr w:type="gramStart"/>
      <w:r>
        <w:t>sum</w:t>
      </w:r>
      <w:proofErr w:type="gramEnd"/>
      <w:r>
        <w:t xml:space="preserve"> by (</w:t>
      </w:r>
      <w:proofErr w:type="spellStart"/>
      <w:r>
        <w:t>consumergroup</w:t>
      </w:r>
      <w:proofErr w:type="spellEnd"/>
      <w:r>
        <w:t>, topic) (</w:t>
      </w:r>
      <w:proofErr w:type="spellStart"/>
      <w:r>
        <w:t>kafka_consumergroup_lag</w:t>
      </w:r>
      <w:proofErr w:type="spellEnd"/>
      <w:r>
        <w:t>{topic=~\"</w:t>
      </w:r>
      <w:proofErr w:type="gramStart"/>
      <w:r>
        <w:t>traffic.*</w:t>
      </w:r>
      <w:proofErr w:type="gramEnd"/>
      <w:r>
        <w:t>\"})"</w:t>
      </w:r>
    </w:p>
    <w:p w14:paraId="7D4440CB" w14:textId="5BDD4DEF" w:rsidR="00F37A48" w:rsidRDefault="00716355" w:rsidP="00F37A48">
      <w:r>
        <w:lastRenderedPageBreak/>
        <w:t>6.  Data ingestion was simulated using the command</w:t>
      </w:r>
      <w:r w:rsidR="00B468C3">
        <w:t xml:space="preserve"> to ingest 1000 rows through a loop.</w:t>
      </w:r>
    </w:p>
    <w:p w14:paraId="25B11BA5" w14:textId="1D8D6BDF" w:rsidR="00716355" w:rsidRDefault="002768AA" w:rsidP="00B468C3">
      <w:pPr>
        <w:jc w:val="left"/>
      </w:pPr>
      <w:r w:rsidRPr="002768AA">
        <w:rPr>
          <w:noProof/>
        </w:rPr>
        <w:drawing>
          <wp:inline distT="0" distB="0" distL="0" distR="0" wp14:anchorId="556FFD1D" wp14:editId="24C0B977">
            <wp:extent cx="5943600" cy="3276600"/>
            <wp:effectExtent l="0" t="0" r="0" b="0"/>
            <wp:docPr id="768543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43613" name="Picture 1" descr="A screenshot of a computer&#10;&#10;AI-generated content may be incorrect."/>
                    <pic:cNvPicPr/>
                  </pic:nvPicPr>
                  <pic:blipFill>
                    <a:blip r:embed="rId24"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19D40CE5" w14:textId="5085A81F" w:rsidR="00B468C3" w:rsidRPr="00B468C3" w:rsidRDefault="00B468C3" w:rsidP="00B468C3">
      <w:pPr>
        <w:jc w:val="left"/>
        <w:rPr>
          <w:u w:val="single"/>
        </w:rPr>
      </w:pPr>
      <w:r w:rsidRPr="00B468C3">
        <w:rPr>
          <w:u w:val="single"/>
        </w:rPr>
        <w:t>Grafana Dashboard</w:t>
      </w:r>
    </w:p>
    <w:p w14:paraId="50E2A423" w14:textId="11DFF375" w:rsidR="00B468C3" w:rsidRDefault="00ED6603" w:rsidP="00F37A48">
      <w:r w:rsidRPr="00ED6603">
        <w:rPr>
          <w:noProof/>
        </w:rPr>
        <w:drawing>
          <wp:inline distT="0" distB="0" distL="0" distR="0" wp14:anchorId="578B9ABB" wp14:editId="0BA501CB">
            <wp:extent cx="5943600" cy="3517900"/>
            <wp:effectExtent l="0" t="0" r="0" b="0"/>
            <wp:docPr id="595937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37372" name=""/>
                    <pic:cNvPicPr/>
                  </pic:nvPicPr>
                  <pic:blipFill>
                    <a:blip r:embed="rId25" cstate="email">
                      <a:extLst>
                        <a:ext uri="{28A0092B-C50C-407E-A947-70E740481C1C}">
                          <a14:useLocalDpi xmlns:a14="http://schemas.microsoft.com/office/drawing/2010/main"/>
                        </a:ext>
                      </a:extLst>
                    </a:blip>
                    <a:stretch>
                      <a:fillRect/>
                    </a:stretch>
                  </pic:blipFill>
                  <pic:spPr>
                    <a:xfrm>
                      <a:off x="0" y="0"/>
                      <a:ext cx="5943600" cy="3517900"/>
                    </a:xfrm>
                    <a:prstGeom prst="rect">
                      <a:avLst/>
                    </a:prstGeom>
                  </pic:spPr>
                </pic:pic>
              </a:graphicData>
            </a:graphic>
          </wp:inline>
        </w:drawing>
      </w:r>
    </w:p>
    <w:p w14:paraId="49B445CB" w14:textId="77777777" w:rsidR="00B468C3" w:rsidRDefault="00B468C3" w:rsidP="00F37A48"/>
    <w:p w14:paraId="593DCB83" w14:textId="77777777" w:rsidR="00B468C3" w:rsidRDefault="00B468C3" w:rsidP="00F37A48"/>
    <w:p w14:paraId="21DE04EA" w14:textId="013A1E8F" w:rsidR="00674DCD" w:rsidRPr="00674DCD" w:rsidRDefault="00674DCD" w:rsidP="00F37A48">
      <w:pPr>
        <w:rPr>
          <w:u w:val="single"/>
        </w:rPr>
      </w:pPr>
      <w:r w:rsidRPr="00674DCD">
        <w:rPr>
          <w:u w:val="single"/>
        </w:rPr>
        <w:t>Prometheus Exporter</w:t>
      </w:r>
    </w:p>
    <w:p w14:paraId="709A5C95" w14:textId="504B814B" w:rsidR="00B468C3" w:rsidRDefault="00B07FE2" w:rsidP="00F37A48">
      <w:r w:rsidRPr="00B07FE2">
        <w:rPr>
          <w:noProof/>
        </w:rPr>
        <w:drawing>
          <wp:inline distT="0" distB="0" distL="0" distR="0" wp14:anchorId="7BABE805" wp14:editId="24402A88">
            <wp:extent cx="6501483" cy="3848100"/>
            <wp:effectExtent l="0" t="0" r="0" b="0"/>
            <wp:docPr id="1347580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0642" name="Picture 1" descr="A screenshot of a computer&#10;&#10;AI-generated content may be incorrect."/>
                    <pic:cNvPicPr/>
                  </pic:nvPicPr>
                  <pic:blipFill>
                    <a:blip r:embed="rId26" cstate="screen">
                      <a:extLst>
                        <a:ext uri="{28A0092B-C50C-407E-A947-70E740481C1C}">
                          <a14:useLocalDpi xmlns:a14="http://schemas.microsoft.com/office/drawing/2010/main"/>
                        </a:ext>
                      </a:extLst>
                    </a:blip>
                    <a:stretch>
                      <a:fillRect/>
                    </a:stretch>
                  </pic:blipFill>
                  <pic:spPr>
                    <a:xfrm>
                      <a:off x="0" y="0"/>
                      <a:ext cx="6519583" cy="3858813"/>
                    </a:xfrm>
                    <a:prstGeom prst="rect">
                      <a:avLst/>
                    </a:prstGeom>
                  </pic:spPr>
                </pic:pic>
              </a:graphicData>
            </a:graphic>
          </wp:inline>
        </w:drawing>
      </w:r>
    </w:p>
    <w:p w14:paraId="456D9216" w14:textId="76BA206B" w:rsidR="00674DCD" w:rsidRDefault="00674DCD" w:rsidP="00F37A48">
      <w:pPr>
        <w:rPr>
          <w:u w:val="single"/>
        </w:rPr>
      </w:pPr>
      <w:r w:rsidRPr="00674DCD">
        <w:rPr>
          <w:u w:val="single"/>
        </w:rPr>
        <w:t>Environment Setup</w:t>
      </w:r>
    </w:p>
    <w:p w14:paraId="6C8B5E29" w14:textId="0CD65865" w:rsidR="00674DCD" w:rsidRDefault="00E13D8D" w:rsidP="00F37A48">
      <w:pPr>
        <w:rPr>
          <w:u w:val="single"/>
        </w:rPr>
      </w:pPr>
      <w:r w:rsidRPr="00E13D8D">
        <w:rPr>
          <w:noProof/>
          <w:u w:val="single"/>
        </w:rPr>
        <w:lastRenderedPageBreak/>
        <w:drawing>
          <wp:inline distT="0" distB="0" distL="0" distR="0" wp14:anchorId="1609DDC1" wp14:editId="289A618C">
            <wp:extent cx="5943600" cy="3276600"/>
            <wp:effectExtent l="0" t="0" r="0" b="0"/>
            <wp:docPr id="1063366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66077" name=""/>
                    <pic:cNvPicPr/>
                  </pic:nvPicPr>
                  <pic:blipFill>
                    <a:blip r:embed="rId27"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44FDEA79" w14:textId="77777777" w:rsidR="00674DCD" w:rsidRDefault="00674DCD" w:rsidP="00F37A48">
      <w:pPr>
        <w:rPr>
          <w:u w:val="single"/>
        </w:rPr>
      </w:pPr>
    </w:p>
    <w:p w14:paraId="0A82ACFC" w14:textId="17C1FA60" w:rsidR="00674DCD" w:rsidRDefault="00674DCD" w:rsidP="00F37A48">
      <w:pPr>
        <w:rPr>
          <w:u w:val="single"/>
        </w:rPr>
      </w:pPr>
      <w:r>
        <w:rPr>
          <w:u w:val="single"/>
        </w:rPr>
        <w:t>Source Code</w:t>
      </w:r>
    </w:p>
    <w:p w14:paraId="2EDD840E" w14:textId="5C18761D" w:rsidR="00674DCD" w:rsidRDefault="002653F3" w:rsidP="00F37A48">
      <w:pPr>
        <w:rPr>
          <w:u w:val="single"/>
        </w:rPr>
      </w:pPr>
      <w:r w:rsidRPr="002653F3">
        <w:rPr>
          <w:noProof/>
          <w:u w:val="single"/>
        </w:rPr>
        <w:drawing>
          <wp:inline distT="0" distB="0" distL="0" distR="0" wp14:anchorId="31782D73" wp14:editId="7DE6B2F0">
            <wp:extent cx="5943600" cy="2425700"/>
            <wp:effectExtent l="0" t="0" r="0" b="0"/>
            <wp:docPr id="7996703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70330" name="Picture 1" descr="A screenshot of a computer&#10;&#10;AI-generated content may be incorrect."/>
                    <pic:cNvPicPr/>
                  </pic:nvPicPr>
                  <pic:blipFill>
                    <a:blip r:embed="rId28" cstate="email">
                      <a:extLst>
                        <a:ext uri="{28A0092B-C50C-407E-A947-70E740481C1C}">
                          <a14:useLocalDpi xmlns:a14="http://schemas.microsoft.com/office/drawing/2010/main"/>
                        </a:ext>
                      </a:extLst>
                    </a:blip>
                    <a:stretch>
                      <a:fillRect/>
                    </a:stretch>
                  </pic:blipFill>
                  <pic:spPr>
                    <a:xfrm>
                      <a:off x="0" y="0"/>
                      <a:ext cx="5943600" cy="2425700"/>
                    </a:xfrm>
                    <a:prstGeom prst="rect">
                      <a:avLst/>
                    </a:prstGeom>
                  </pic:spPr>
                </pic:pic>
              </a:graphicData>
            </a:graphic>
          </wp:inline>
        </w:drawing>
      </w:r>
    </w:p>
    <w:p w14:paraId="11F2738D" w14:textId="77777777" w:rsidR="00C374AB" w:rsidRDefault="00C374AB" w:rsidP="00F37A48">
      <w:pPr>
        <w:rPr>
          <w:u w:val="single"/>
        </w:rPr>
      </w:pPr>
    </w:p>
    <w:p w14:paraId="64240EA2" w14:textId="1E9059ED" w:rsidR="00575D23" w:rsidRDefault="00B82BB7" w:rsidP="00575D23">
      <w:pPr>
        <w:pStyle w:val="Heading2"/>
      </w:pPr>
      <w:r>
        <w:t xml:space="preserve">Part </w:t>
      </w:r>
      <w:r w:rsidR="00C374AB">
        <w:t>2: Data Source and Preprocessing</w:t>
      </w:r>
    </w:p>
    <w:p w14:paraId="0F0EF119" w14:textId="0926A5D1" w:rsidR="00C374AB" w:rsidRDefault="00575D23" w:rsidP="00575D23">
      <w:r>
        <w:t xml:space="preserve">A Python script was written as the Kafka Producer which simulate traffic data every 5 seconds by reading the CSV. This script uses the </w:t>
      </w:r>
      <w:proofErr w:type="spellStart"/>
      <w:r>
        <w:t>kafka</w:t>
      </w:r>
      <w:proofErr w:type="spellEnd"/>
      <w:r>
        <w:t xml:space="preserve"> library and data is sent as JSON </w:t>
      </w:r>
      <w:r>
        <w:lastRenderedPageBreak/>
        <w:t>messages to the "</w:t>
      </w:r>
      <w:proofErr w:type="spellStart"/>
      <w:r>
        <w:t>traffic.raw</w:t>
      </w:r>
      <w:proofErr w:type="spellEnd"/>
      <w:r>
        <w:t xml:space="preserve">" </w:t>
      </w:r>
      <w:proofErr w:type="spellStart"/>
      <w:r>
        <w:t>kafka</w:t>
      </w:r>
      <w:proofErr w:type="spellEnd"/>
      <w:r>
        <w:t xml:space="preserve"> topic. Prior to the conversion the script clea</w:t>
      </w:r>
      <w:r>
        <w:rPr>
          <w:rFonts w:hint="eastAsia"/>
        </w:rPr>
        <w:t xml:space="preserve">ns the data by removing commas from the columns (e.g., "1,234" </w:t>
      </w:r>
      <w:r>
        <w:rPr>
          <w:rFonts w:hint="eastAsia"/>
        </w:rPr>
        <w:t>→</w:t>
      </w:r>
      <w:r>
        <w:rPr>
          <w:rFonts w:hint="eastAsia"/>
        </w:rPr>
        <w:t xml:space="preserve"> 1234), also</w:t>
      </w:r>
      <w:r>
        <w:t xml:space="preserve"> cleans and converts numeric values to integer. Furthermore, drop any rows if column values are missing.</w:t>
      </w:r>
    </w:p>
    <w:p w14:paraId="540D162A" w14:textId="070AA4FE" w:rsidR="00AD6DFF" w:rsidRDefault="00386390" w:rsidP="00575D23">
      <w:r w:rsidRPr="00386390">
        <w:rPr>
          <w:noProof/>
        </w:rPr>
        <w:drawing>
          <wp:inline distT="0" distB="0" distL="0" distR="0" wp14:anchorId="3E6849D0" wp14:editId="2D0144FF">
            <wp:extent cx="5943600" cy="2095500"/>
            <wp:effectExtent l="0" t="0" r="0" b="0"/>
            <wp:docPr id="1182413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13755" name="Picture 1" descr="A screenshot of a computer&#10;&#10;AI-generated content may be incorrect."/>
                    <pic:cNvPicPr/>
                  </pic:nvPicPr>
                  <pic:blipFill>
                    <a:blip r:embed="rId29" cstate="email">
                      <a:extLst>
                        <a:ext uri="{28A0092B-C50C-407E-A947-70E740481C1C}">
                          <a14:useLocalDpi xmlns:a14="http://schemas.microsoft.com/office/drawing/2010/main"/>
                        </a:ext>
                      </a:extLst>
                    </a:blip>
                    <a:stretch>
                      <a:fillRect/>
                    </a:stretch>
                  </pic:blipFill>
                  <pic:spPr>
                    <a:xfrm>
                      <a:off x="0" y="0"/>
                      <a:ext cx="5943600" cy="2095500"/>
                    </a:xfrm>
                    <a:prstGeom prst="rect">
                      <a:avLst/>
                    </a:prstGeom>
                  </pic:spPr>
                </pic:pic>
              </a:graphicData>
            </a:graphic>
          </wp:inline>
        </w:drawing>
      </w:r>
    </w:p>
    <w:p w14:paraId="0C95ACC5" w14:textId="0ACE5A94" w:rsidR="00C374AB" w:rsidRPr="00C374AB" w:rsidRDefault="00386390" w:rsidP="00C374AB">
      <w:r w:rsidRPr="00386390">
        <w:rPr>
          <w:noProof/>
        </w:rPr>
        <w:drawing>
          <wp:inline distT="0" distB="0" distL="0" distR="0" wp14:anchorId="297589F4" wp14:editId="01909F69">
            <wp:extent cx="5943600" cy="3559810"/>
            <wp:effectExtent l="0" t="0" r="0" b="0"/>
            <wp:docPr id="1443224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24078"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5943600" cy="3559810"/>
                    </a:xfrm>
                    <a:prstGeom prst="rect">
                      <a:avLst/>
                    </a:prstGeom>
                  </pic:spPr>
                </pic:pic>
              </a:graphicData>
            </a:graphic>
          </wp:inline>
        </w:drawing>
      </w:r>
    </w:p>
    <w:p w14:paraId="5F278F07" w14:textId="583D654C" w:rsidR="00674DCD" w:rsidRDefault="00D7233A" w:rsidP="00F37A48">
      <w:pPr>
        <w:rPr>
          <w:u w:val="single"/>
        </w:rPr>
      </w:pPr>
      <w:r w:rsidRPr="00D7233A">
        <w:rPr>
          <w:noProof/>
          <w:u w:val="single"/>
        </w:rPr>
        <w:lastRenderedPageBreak/>
        <w:drawing>
          <wp:inline distT="0" distB="0" distL="0" distR="0" wp14:anchorId="4663EC80" wp14:editId="6144721A">
            <wp:extent cx="5943600" cy="3221990"/>
            <wp:effectExtent l="0" t="0" r="0" b="0"/>
            <wp:docPr id="6843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8536" name="Picture 1" descr="A screenshot of a computer&#10;&#10;AI-generated content may be incorrect."/>
                    <pic:cNvPicPr/>
                  </pic:nvPicPr>
                  <pic:blipFill>
                    <a:blip r:embed="rId31" cstate="email">
                      <a:extLst>
                        <a:ext uri="{28A0092B-C50C-407E-A947-70E740481C1C}">
                          <a14:useLocalDpi xmlns:a14="http://schemas.microsoft.com/office/drawing/2010/main"/>
                        </a:ext>
                      </a:extLst>
                    </a:blip>
                    <a:stretch>
                      <a:fillRect/>
                    </a:stretch>
                  </pic:blipFill>
                  <pic:spPr>
                    <a:xfrm>
                      <a:off x="0" y="0"/>
                      <a:ext cx="5943600" cy="3221990"/>
                    </a:xfrm>
                    <a:prstGeom prst="rect">
                      <a:avLst/>
                    </a:prstGeom>
                  </pic:spPr>
                </pic:pic>
              </a:graphicData>
            </a:graphic>
          </wp:inline>
        </w:drawing>
      </w:r>
    </w:p>
    <w:p w14:paraId="32F08886" w14:textId="08BAB164" w:rsidR="006014EE" w:rsidRDefault="00C96F07" w:rsidP="006014EE">
      <w:pPr>
        <w:pStyle w:val="Heading2"/>
      </w:pPr>
      <w:r>
        <w:t xml:space="preserve">Part 3: </w:t>
      </w:r>
      <w:r w:rsidR="006014EE">
        <w:t>Streaming Data Processing and Analysis</w:t>
      </w:r>
    </w:p>
    <w:p w14:paraId="4510D329" w14:textId="77777777" w:rsidR="006014EE" w:rsidRDefault="006014EE" w:rsidP="006014EE">
      <w:pPr>
        <w:pStyle w:val="Heading3"/>
      </w:pPr>
      <w:r>
        <w:t>3.1 Data Ingestion</w:t>
      </w:r>
    </w:p>
    <w:p w14:paraId="13D27BFB" w14:textId="7C018DA7" w:rsidR="00C27338" w:rsidRDefault="00C27338" w:rsidP="00C27338">
      <w:pPr>
        <w:jc w:val="left"/>
      </w:pPr>
      <w:r>
        <w:t>Modified the previously written “</w:t>
      </w:r>
      <w:r w:rsidRPr="00C27338">
        <w:t>traffic_producer</w:t>
      </w:r>
      <w:r>
        <w:t xml:space="preserve">.py” script to send data continuously without a delay. </w:t>
      </w:r>
      <w:r w:rsidR="00BD0C8C">
        <w:t xml:space="preserve"> </w:t>
      </w:r>
    </w:p>
    <w:p w14:paraId="494CC452" w14:textId="688FBF29" w:rsidR="00C27338" w:rsidRDefault="00C27338" w:rsidP="00C27338">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rsidRPr="00C27338">
        <w:rPr>
          <w:rFonts w:asciiTheme="minorHAnsi" w:eastAsiaTheme="majorEastAsia" w:hAnsiTheme="minorHAnsi" w:cstheme="majorBidi"/>
          <w:color w:val="0F4761" w:themeColor="accent1" w:themeShade="BF"/>
          <w:kern w:val="2"/>
          <w:sz w:val="28"/>
          <w:szCs w:val="28"/>
          <w:lang w:eastAsia="zh-CN"/>
          <w14:ligatures w14:val="standardContextual"/>
        </w:rPr>
        <w:t>3.2 Processing and Computation</w:t>
      </w:r>
    </w:p>
    <w:p w14:paraId="49A8D1BD" w14:textId="3604762C" w:rsidR="00C27338" w:rsidRDefault="00C27338" w:rsidP="00133400">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7747FD6" w14:textId="13B677ED" w:rsidR="00AE0FA6" w:rsidRDefault="00133400" w:rsidP="00AE0FA6">
      <w:pPr>
        <w:pStyle w:val="p1"/>
        <w:jc w:val="center"/>
        <w:rPr>
          <w:rFonts w:asciiTheme="minorHAnsi" w:eastAsiaTheme="majorEastAsia" w:hAnsiTheme="minorHAnsi" w:cstheme="majorBidi"/>
          <w:color w:val="0F4761" w:themeColor="accent1" w:themeShade="BF"/>
          <w:kern w:val="2"/>
          <w:sz w:val="28"/>
          <w:szCs w:val="28"/>
          <w:lang w:eastAsia="zh-CN"/>
          <w14:ligatures w14:val="standardContextual"/>
        </w:rPr>
      </w:pPr>
      <w:r w:rsidRPr="00133400">
        <w:rPr>
          <w:rFonts w:asciiTheme="minorHAnsi" w:eastAsiaTheme="majorEastAsia" w:hAnsiTheme="minorHAnsi" w:cstheme="majorBidi"/>
          <w:noProof/>
          <w:color w:val="0F4761" w:themeColor="accent1" w:themeShade="BF"/>
          <w:kern w:val="2"/>
          <w:sz w:val="28"/>
          <w:szCs w:val="28"/>
          <w:lang w:eastAsia="zh-CN"/>
          <w14:ligatures w14:val="standardContextual"/>
        </w:rPr>
        <w:lastRenderedPageBreak/>
        <w:drawing>
          <wp:inline distT="0" distB="0" distL="0" distR="0" wp14:anchorId="5A236DA0" wp14:editId="2A5F7301">
            <wp:extent cx="5943600" cy="3170555"/>
            <wp:effectExtent l="0" t="0" r="0" b="0"/>
            <wp:docPr id="133335294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52946" name="Picture 1" descr="A screenshot of a computer&#10;&#10;AI-generated content may be incorrect."/>
                    <pic:cNvPicPr/>
                  </pic:nvPicPr>
                  <pic:blipFill>
                    <a:blip r:embed="rId32" cstate="email">
                      <a:extLst>
                        <a:ext uri="{28A0092B-C50C-407E-A947-70E740481C1C}">
                          <a14:useLocalDpi xmlns:a14="http://schemas.microsoft.com/office/drawing/2010/main"/>
                        </a:ext>
                      </a:extLst>
                    </a:blip>
                    <a:stretch>
                      <a:fillRect/>
                    </a:stretch>
                  </pic:blipFill>
                  <pic:spPr>
                    <a:xfrm>
                      <a:off x="0" y="0"/>
                      <a:ext cx="5943600" cy="3170555"/>
                    </a:xfrm>
                    <a:prstGeom prst="rect">
                      <a:avLst/>
                    </a:prstGeom>
                  </pic:spPr>
                </pic:pic>
              </a:graphicData>
            </a:graphic>
          </wp:inline>
        </w:drawing>
      </w:r>
    </w:p>
    <w:p w14:paraId="06D1A481" w14:textId="0D62048B" w:rsidR="00BD0C8C" w:rsidRPr="00BD0C8C" w:rsidRDefault="00BD0C8C" w:rsidP="00BD0C8C">
      <w:pPr>
        <w:jc w:val="left"/>
      </w:pPr>
      <w:r w:rsidRPr="00BD0C8C">
        <w:t>Wrote a real time stream processor using python to consume data from a Kafka topic (</w:t>
      </w:r>
      <w:proofErr w:type="spellStart"/>
      <w:r w:rsidRPr="00BD0C8C">
        <w:t>traffic.raw</w:t>
      </w:r>
      <w:proofErr w:type="spellEnd"/>
      <w:r w:rsidRPr="00BD0C8C">
        <w:t xml:space="preserve">), </w:t>
      </w:r>
      <w:r>
        <w:t xml:space="preserve">it </w:t>
      </w:r>
      <w:r w:rsidRPr="00BD0C8C">
        <w:t xml:space="preserve">aggregates </w:t>
      </w:r>
      <w:r>
        <w:t>data</w:t>
      </w:r>
      <w:r w:rsidRPr="00BD0C8C">
        <w:t xml:space="preserve"> into hourly averages </w:t>
      </w:r>
      <w:r>
        <w:t xml:space="preserve">and </w:t>
      </w:r>
      <w:r w:rsidRPr="00BD0C8C">
        <w:t>daily summaries</w:t>
      </w:r>
      <w:r w:rsidR="00AE0FA6">
        <w:t>.</w:t>
      </w:r>
      <w:r w:rsidRPr="00BD0C8C">
        <w:t xml:space="preserve"> </w:t>
      </w:r>
      <w:r w:rsidR="00AE0FA6">
        <w:t>T</w:t>
      </w:r>
      <w:r>
        <w:t xml:space="preserve">hereafter it </w:t>
      </w:r>
      <w:r w:rsidRPr="00BD0C8C">
        <w:t>write</w:t>
      </w:r>
      <w:r>
        <w:t>s</w:t>
      </w:r>
      <w:r w:rsidRPr="00BD0C8C">
        <w:t xml:space="preserve"> </w:t>
      </w:r>
      <w:proofErr w:type="gramStart"/>
      <w:r w:rsidRPr="00BD0C8C">
        <w:t xml:space="preserve">to  </w:t>
      </w:r>
      <w:proofErr w:type="spellStart"/>
      <w:r w:rsidR="00AE0FA6">
        <w:t>a</w:t>
      </w:r>
      <w:r w:rsidRPr="00BD0C8C">
        <w:t>PostgreSQL</w:t>
      </w:r>
      <w:proofErr w:type="spellEnd"/>
      <w:proofErr w:type="gramEnd"/>
      <w:r w:rsidRPr="00BD0C8C">
        <w:t xml:space="preserve"> database and </w:t>
      </w:r>
      <w:proofErr w:type="gramStart"/>
      <w:r w:rsidRPr="00BD0C8C">
        <w:t>publish</w:t>
      </w:r>
      <w:proofErr w:type="gramEnd"/>
      <w:r w:rsidRPr="00BD0C8C">
        <w:t xml:space="preserve"> the process</w:t>
      </w:r>
      <w:r w:rsidR="00AE0FA6">
        <w:t xml:space="preserve">ed </w:t>
      </w:r>
      <w:r w:rsidRPr="00BD0C8C">
        <w:t>data to the "</w:t>
      </w:r>
      <w:proofErr w:type="spellStart"/>
      <w:proofErr w:type="gramStart"/>
      <w:r w:rsidRPr="00BD0C8C">
        <w:t>traffic.processed</w:t>
      </w:r>
      <w:proofErr w:type="spellEnd"/>
      <w:proofErr w:type="gramEnd"/>
      <w:r w:rsidRPr="00BD0C8C">
        <w:t>"</w:t>
      </w:r>
      <w:r>
        <w:t xml:space="preserve"> Kafka</w:t>
      </w:r>
      <w:r w:rsidRPr="00BD0C8C">
        <w:t xml:space="preserve"> topic. </w:t>
      </w:r>
    </w:p>
    <w:p w14:paraId="33A0A15C" w14:textId="45720419" w:rsidR="00BD0C8C" w:rsidRPr="00BD0C8C" w:rsidRDefault="00BD0C8C" w:rsidP="00BD0C8C">
      <w:pPr>
        <w:jc w:val="left"/>
      </w:pPr>
      <w:r w:rsidRPr="00BD0C8C">
        <w:t xml:space="preserve">The "traffic_processor.py" stream processor has following </w:t>
      </w:r>
      <w:r w:rsidR="00A57820">
        <w:t xml:space="preserve">main </w:t>
      </w:r>
      <w:r w:rsidRPr="00BD0C8C">
        <w:t xml:space="preserve">helper functions to calculate the statistics. </w:t>
      </w:r>
    </w:p>
    <w:p w14:paraId="2D436030" w14:textId="5A36F8BF" w:rsidR="00EC3AAE" w:rsidRDefault="00EC3AAE" w:rsidP="00EC3AAE">
      <w:pPr>
        <w:jc w:val="left"/>
      </w:pPr>
      <w:r>
        <w:t xml:space="preserve">The </w:t>
      </w:r>
      <w:proofErr w:type="spellStart"/>
      <w:r>
        <w:t>update_running_totals</w:t>
      </w:r>
      <w:proofErr w:type="spellEnd"/>
      <w:r>
        <w:t xml:space="preserve"> function processes each incoming traffic record. For the given record, it adds the record's volume to </w:t>
      </w:r>
      <w:proofErr w:type="spellStart"/>
      <w:r>
        <w:t>sum_vol</w:t>
      </w:r>
      <w:proofErr w:type="spellEnd"/>
      <w:r>
        <w:t xml:space="preserve"> and the speed to </w:t>
      </w:r>
      <w:proofErr w:type="spellStart"/>
      <w:r>
        <w:t>sum_speed</w:t>
      </w:r>
      <w:proofErr w:type="spellEnd"/>
      <w:r>
        <w:t xml:space="preserve"> within the </w:t>
      </w:r>
      <w:proofErr w:type="spellStart"/>
      <w:r>
        <w:t>hourly_stats</w:t>
      </w:r>
      <w:proofErr w:type="spellEnd"/>
      <w:r>
        <w:t xml:space="preserve"> dictionary entry for that sensor. It also increments the count of records seen for that sensor in the current hour. Simultaneously, it compares the current volume against the </w:t>
      </w:r>
      <w:proofErr w:type="spellStart"/>
      <w:r>
        <w:t>peak_volume</w:t>
      </w:r>
      <w:proofErr w:type="spellEnd"/>
      <w:r>
        <w:t xml:space="preserve"> in </w:t>
      </w:r>
      <w:proofErr w:type="spellStart"/>
      <w:r>
        <w:t>daily_state</w:t>
      </w:r>
      <w:proofErr w:type="spellEnd"/>
      <w:r>
        <w:t xml:space="preserve">. If higher, it updates the </w:t>
      </w:r>
      <w:proofErr w:type="spellStart"/>
      <w:r>
        <w:t>peak_volume</w:t>
      </w:r>
      <w:proofErr w:type="spellEnd"/>
      <w:r>
        <w:t xml:space="preserve"> and sets </w:t>
      </w:r>
      <w:proofErr w:type="spellStart"/>
      <w:r>
        <w:t>peak_sensor</w:t>
      </w:r>
      <w:proofErr w:type="spellEnd"/>
      <w:r>
        <w:t xml:space="preserve"> to the current </w:t>
      </w:r>
      <w:proofErr w:type="spellStart"/>
      <w:r>
        <w:t>sensor_id</w:t>
      </w:r>
      <w:proofErr w:type="spellEnd"/>
      <w:r>
        <w:t xml:space="preserve">. Finally, it adds the </w:t>
      </w:r>
      <w:proofErr w:type="spellStart"/>
      <w:r>
        <w:t>sensor_id</w:t>
      </w:r>
      <w:proofErr w:type="spellEnd"/>
      <w:r>
        <w:t xml:space="preserve"> to both the </w:t>
      </w:r>
      <w:proofErr w:type="spellStart"/>
      <w:r>
        <w:t>active_sensors_today</w:t>
      </w:r>
      <w:proofErr w:type="spellEnd"/>
      <w:r>
        <w:t xml:space="preserve"> set (tracking sensors reporting on the current day) and </w:t>
      </w:r>
      <w:proofErr w:type="gramStart"/>
      <w:r>
        <w:t xml:space="preserve">the </w:t>
      </w:r>
      <w:proofErr w:type="spellStart"/>
      <w:r>
        <w:t>all</w:t>
      </w:r>
      <w:proofErr w:type="gramEnd"/>
      <w:r>
        <w:t>_known_sensors</w:t>
      </w:r>
      <w:proofErr w:type="spellEnd"/>
      <w:r>
        <w:t xml:space="preserve"> set (tracking every sensor ever encountered).</w:t>
      </w:r>
    </w:p>
    <w:p w14:paraId="4F07BFA9" w14:textId="09F1A443" w:rsidR="00EC3AAE" w:rsidRDefault="00EC3AAE" w:rsidP="00EC3AAE">
      <w:pPr>
        <w:jc w:val="left"/>
      </w:pPr>
      <w:r>
        <w:t xml:space="preserve">The </w:t>
      </w:r>
      <w:proofErr w:type="spellStart"/>
      <w:r>
        <w:t>calculate_hourly_averages</w:t>
      </w:r>
      <w:proofErr w:type="spellEnd"/>
      <w:r>
        <w:t xml:space="preserve"> function is called for each new hour. It iterates over the accumulated </w:t>
      </w:r>
      <w:proofErr w:type="spellStart"/>
      <w:r>
        <w:t>hourly_stats</w:t>
      </w:r>
      <w:proofErr w:type="spellEnd"/>
      <w:r>
        <w:t xml:space="preserve"> dictionary from the current hour and computes </w:t>
      </w:r>
      <w:proofErr w:type="spellStart"/>
      <w:r>
        <w:t>avg_vol</w:t>
      </w:r>
      <w:proofErr w:type="spellEnd"/>
      <w:r>
        <w:t xml:space="preserve"> as </w:t>
      </w:r>
      <w:proofErr w:type="spellStart"/>
      <w:r>
        <w:t>sum_vol</w:t>
      </w:r>
      <w:proofErr w:type="spellEnd"/>
      <w:r>
        <w:t xml:space="preserve"> / count and </w:t>
      </w:r>
      <w:proofErr w:type="spellStart"/>
      <w:r>
        <w:t>avg_speed</w:t>
      </w:r>
      <w:proofErr w:type="spellEnd"/>
      <w:r>
        <w:t xml:space="preserve"> as </w:t>
      </w:r>
      <w:proofErr w:type="spellStart"/>
      <w:r>
        <w:t>sum_speed</w:t>
      </w:r>
      <w:proofErr w:type="spellEnd"/>
      <w:r>
        <w:t xml:space="preserve"> / count for each sensor with data. It builds a </w:t>
      </w:r>
      <w:r>
        <w:lastRenderedPageBreak/>
        <w:t xml:space="preserve">list of </w:t>
      </w:r>
      <w:proofErr w:type="spellStart"/>
      <w:r>
        <w:t>db_rows</w:t>
      </w:r>
      <w:proofErr w:type="spellEnd"/>
      <w:r>
        <w:t xml:space="preserve"> for database insertion and creates corresponding </w:t>
      </w:r>
      <w:proofErr w:type="spellStart"/>
      <w:r>
        <w:t>kafka_messages</w:t>
      </w:r>
      <w:proofErr w:type="spellEnd"/>
      <w:r>
        <w:t xml:space="preserve">. After processing, </w:t>
      </w:r>
      <w:proofErr w:type="spellStart"/>
      <w:r>
        <w:t>hourly_stats</w:t>
      </w:r>
      <w:proofErr w:type="spellEnd"/>
      <w:r>
        <w:t xml:space="preserve"> is reset to an empty dictionary for the new hour.</w:t>
      </w:r>
    </w:p>
    <w:p w14:paraId="7CA1F76A" w14:textId="77777777" w:rsidR="00EC3AAE" w:rsidRDefault="00EC3AAE" w:rsidP="00EC3AAE">
      <w:pPr>
        <w:jc w:val="left"/>
      </w:pPr>
      <w:r>
        <w:t xml:space="preserve">The </w:t>
      </w:r>
      <w:proofErr w:type="spellStart"/>
      <w:r>
        <w:t>calculate_daily_summary</w:t>
      </w:r>
      <w:proofErr w:type="spellEnd"/>
      <w:r>
        <w:t xml:space="preserve"> function executes when the date changes. It uses the data accumulated in </w:t>
      </w:r>
      <w:proofErr w:type="spellStart"/>
      <w:r>
        <w:t>daily_state</w:t>
      </w:r>
      <w:proofErr w:type="spellEnd"/>
      <w:r>
        <w:t xml:space="preserve"> to determine the day's </w:t>
      </w:r>
      <w:proofErr w:type="spellStart"/>
      <w:r>
        <w:t>peak_volume</w:t>
      </w:r>
      <w:proofErr w:type="spellEnd"/>
      <w:r>
        <w:t xml:space="preserve"> and associated </w:t>
      </w:r>
      <w:proofErr w:type="spellStart"/>
      <w:r>
        <w:t>peak_sensor</w:t>
      </w:r>
      <w:proofErr w:type="spellEnd"/>
      <w:r>
        <w:t xml:space="preserve">, counts the number of </w:t>
      </w:r>
      <w:proofErr w:type="spellStart"/>
      <w:r>
        <w:t>active_sensors_today</w:t>
      </w:r>
      <w:proofErr w:type="spellEnd"/>
      <w:r>
        <w:t xml:space="preserve">, and computes </w:t>
      </w:r>
      <w:proofErr w:type="spellStart"/>
      <w:r>
        <w:t>availability_pct</w:t>
      </w:r>
      <w:proofErr w:type="spellEnd"/>
      <w:r>
        <w:t xml:space="preserve"> as the percentage of </w:t>
      </w:r>
      <w:proofErr w:type="spellStart"/>
      <w:r>
        <w:t>active_sensors_today</w:t>
      </w:r>
      <w:proofErr w:type="spellEnd"/>
      <w:r>
        <w:t xml:space="preserve"> relative to the total size of </w:t>
      </w:r>
      <w:proofErr w:type="spellStart"/>
      <w:r>
        <w:t>all_known_sensors</w:t>
      </w:r>
      <w:proofErr w:type="spellEnd"/>
      <w:r>
        <w:t>. It returns a summary dictionary containing the date, peak values, active count, and availability percentage. Subsequently, the daily tracking fields—</w:t>
      </w:r>
      <w:proofErr w:type="spellStart"/>
      <w:r>
        <w:t>peak_volume</w:t>
      </w:r>
      <w:proofErr w:type="spellEnd"/>
      <w:r>
        <w:t xml:space="preserve">, </w:t>
      </w:r>
      <w:proofErr w:type="spellStart"/>
      <w:r>
        <w:t>peak_sensor</w:t>
      </w:r>
      <w:proofErr w:type="spellEnd"/>
      <w:r>
        <w:t xml:space="preserve">, and </w:t>
      </w:r>
      <w:proofErr w:type="spellStart"/>
      <w:r>
        <w:t>active_sensors_today</w:t>
      </w:r>
      <w:proofErr w:type="spellEnd"/>
      <w:r>
        <w:t xml:space="preserve">—are reset, while </w:t>
      </w:r>
      <w:proofErr w:type="spellStart"/>
      <w:r>
        <w:t>all_known_sensors</w:t>
      </w:r>
      <w:proofErr w:type="spellEnd"/>
      <w:r>
        <w:t xml:space="preserve"> persists across days.</w:t>
      </w:r>
    </w:p>
    <w:p w14:paraId="62DA75A4" w14:textId="77777777" w:rsidR="00EC3AAE" w:rsidRDefault="00EC3AAE" w:rsidP="00EC3AAE">
      <w:pPr>
        <w:pStyle w:val="p1"/>
      </w:pPr>
    </w:p>
    <w:p w14:paraId="37CFE4C6" w14:textId="77777777" w:rsidR="00EC3AAE" w:rsidRDefault="00EC3AAE" w:rsidP="00EC3AAE">
      <w:pPr>
        <w:pStyle w:val="p1"/>
      </w:pPr>
    </w:p>
    <w:p w14:paraId="3424DE03" w14:textId="77777777" w:rsidR="00EC3AAE" w:rsidRDefault="00EC3AAE" w:rsidP="00EC3AAE">
      <w:pPr>
        <w:pStyle w:val="p1"/>
      </w:pPr>
    </w:p>
    <w:p w14:paraId="34225AC1" w14:textId="77777777" w:rsidR="00EC3AAE" w:rsidRDefault="00EC3AAE" w:rsidP="00EC3AAE">
      <w:pPr>
        <w:pStyle w:val="p1"/>
      </w:pPr>
    </w:p>
    <w:p w14:paraId="1B5A7C18" w14:textId="77777777" w:rsidR="00EC3AAE" w:rsidRDefault="00EC3AAE" w:rsidP="00EC3AAE">
      <w:pPr>
        <w:pStyle w:val="p1"/>
      </w:pPr>
    </w:p>
    <w:p w14:paraId="2A0FA31C" w14:textId="77777777" w:rsidR="00EC3AAE" w:rsidRDefault="00EC3AAE" w:rsidP="00EC3AAE">
      <w:pPr>
        <w:pStyle w:val="p1"/>
      </w:pPr>
    </w:p>
    <w:p w14:paraId="23A7FE2A" w14:textId="77777777" w:rsidR="00EC3AAE" w:rsidRDefault="00EC3AAE" w:rsidP="00EC3AAE">
      <w:pPr>
        <w:pStyle w:val="p1"/>
      </w:pPr>
    </w:p>
    <w:p w14:paraId="4E1D2084" w14:textId="7ECE5A4F" w:rsidR="006014EE" w:rsidRDefault="00C27338"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br/>
      </w:r>
      <w:r w:rsidR="005B7010" w:rsidRPr="005B7010">
        <w:rPr>
          <w:rFonts w:asciiTheme="minorHAnsi" w:hAnsiTheme="minorHAnsi" w:cstheme="majorBidi"/>
          <w:color w:val="0F4761" w:themeColor="accent1" w:themeShade="BF"/>
          <w:kern w:val="2"/>
          <w:sz w:val="28"/>
          <w:szCs w:val="28"/>
          <w:lang w:eastAsia="zh-CN"/>
          <w14:ligatures w14:val="standardContextual"/>
        </w:rPr>
        <w:t> </w:t>
      </w:r>
      <w:r w:rsidR="005B7010" w:rsidRPr="00C27338">
        <w:rPr>
          <w:rFonts w:asciiTheme="minorHAnsi" w:eastAsiaTheme="majorEastAsia" w:hAnsiTheme="minorHAnsi" w:cstheme="majorBidi"/>
          <w:color w:val="0F4761" w:themeColor="accent1" w:themeShade="BF"/>
          <w:kern w:val="2"/>
          <w:sz w:val="28"/>
          <w:szCs w:val="28"/>
          <w:lang w:eastAsia="zh-CN"/>
          <w14:ligatures w14:val="standardContextual"/>
        </w:rPr>
        <w:t>3.</w:t>
      </w:r>
      <w:r w:rsidR="005B7010">
        <w:rPr>
          <w:rFonts w:asciiTheme="minorHAnsi" w:eastAsiaTheme="majorEastAsia" w:hAnsiTheme="minorHAnsi" w:cstheme="majorBidi"/>
          <w:color w:val="0F4761" w:themeColor="accent1" w:themeShade="BF"/>
          <w:kern w:val="2"/>
          <w:sz w:val="28"/>
          <w:szCs w:val="28"/>
          <w:lang w:eastAsia="zh-CN"/>
          <w14:ligatures w14:val="standardContextual"/>
        </w:rPr>
        <w:t xml:space="preserve">3 </w:t>
      </w:r>
      <w:r w:rsidR="005B7010" w:rsidRPr="005B7010">
        <w:rPr>
          <w:rFonts w:asciiTheme="minorHAnsi" w:eastAsiaTheme="majorEastAsia" w:hAnsiTheme="minorHAnsi" w:cstheme="majorBidi"/>
          <w:color w:val="0F4761" w:themeColor="accent1" w:themeShade="BF"/>
          <w:kern w:val="2"/>
          <w:sz w:val="28"/>
          <w:szCs w:val="28"/>
          <w:lang w:eastAsia="zh-CN"/>
          <w14:ligatures w14:val="standardContextual"/>
        </w:rPr>
        <w:t>Output and Persistence</w:t>
      </w:r>
    </w:p>
    <w:p w14:paraId="0897985A" w14:textId="77777777" w:rsidR="00EC3AAE" w:rsidRDefault="00EC3AAE"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B1FF8B2" w14:textId="2C7923C5" w:rsidR="00EC3AAE" w:rsidRDefault="00EC3AAE" w:rsidP="00EC3AAE">
      <w:r>
        <w:t>Kafka Data Processed Topic</w:t>
      </w:r>
    </w:p>
    <w:p w14:paraId="0D35DF78" w14:textId="3837CEAE" w:rsidR="005B7010" w:rsidRDefault="00F523E3" w:rsidP="00EC3AAE">
      <w:pPr>
        <w:jc w:val="center"/>
      </w:pPr>
      <w:r w:rsidRPr="00F523E3">
        <w:rPr>
          <w:noProof/>
        </w:rPr>
        <w:drawing>
          <wp:inline distT="0" distB="0" distL="0" distR="0" wp14:anchorId="5000B8A2" wp14:editId="79C9BC72">
            <wp:extent cx="4339022" cy="2565400"/>
            <wp:effectExtent l="0" t="0" r="0" b="0"/>
            <wp:docPr id="10874710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71039" name="Picture 1" descr="A screenshot of a computer&#10;&#10;AI-generated content may be incorrect."/>
                    <pic:cNvPicPr/>
                  </pic:nvPicPr>
                  <pic:blipFill>
                    <a:blip r:embed="rId33" cstate="email">
                      <a:extLst>
                        <a:ext uri="{28A0092B-C50C-407E-A947-70E740481C1C}">
                          <a14:useLocalDpi xmlns:a14="http://schemas.microsoft.com/office/drawing/2010/main"/>
                        </a:ext>
                      </a:extLst>
                    </a:blip>
                    <a:stretch>
                      <a:fillRect/>
                    </a:stretch>
                  </pic:blipFill>
                  <pic:spPr>
                    <a:xfrm>
                      <a:off x="0" y="0"/>
                      <a:ext cx="4397865" cy="2600190"/>
                    </a:xfrm>
                    <a:prstGeom prst="rect">
                      <a:avLst/>
                    </a:prstGeom>
                  </pic:spPr>
                </pic:pic>
              </a:graphicData>
            </a:graphic>
          </wp:inline>
        </w:drawing>
      </w:r>
    </w:p>
    <w:p w14:paraId="320270FF" w14:textId="7A4C9040" w:rsidR="00EC3AAE" w:rsidRDefault="00EC3AAE" w:rsidP="00C27338">
      <w:pPr>
        <w:jc w:val="left"/>
      </w:pPr>
      <w:r>
        <w:t>Data Stored in Postgres DB</w:t>
      </w:r>
    </w:p>
    <w:p w14:paraId="7692EE1A" w14:textId="09B56B85" w:rsidR="0073437A" w:rsidRDefault="00080938" w:rsidP="00EC3AAE">
      <w:pPr>
        <w:jc w:val="center"/>
      </w:pPr>
      <w:r w:rsidRPr="00080938">
        <w:rPr>
          <w:noProof/>
        </w:rPr>
        <w:lastRenderedPageBreak/>
        <w:drawing>
          <wp:inline distT="0" distB="0" distL="0" distR="0" wp14:anchorId="0FEA8691" wp14:editId="637729E4">
            <wp:extent cx="6789026" cy="4038600"/>
            <wp:effectExtent l="0" t="0" r="0" b="0"/>
            <wp:docPr id="1489075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7544" name="Picture 1" descr="A screenshot of a computer&#10;&#10;AI-generated content may be incorrect."/>
                    <pic:cNvPicPr/>
                  </pic:nvPicPr>
                  <pic:blipFill>
                    <a:blip r:embed="rId34" cstate="screen">
                      <a:extLst>
                        <a:ext uri="{28A0092B-C50C-407E-A947-70E740481C1C}">
                          <a14:useLocalDpi xmlns:a14="http://schemas.microsoft.com/office/drawing/2010/main"/>
                        </a:ext>
                      </a:extLst>
                    </a:blip>
                    <a:stretch>
                      <a:fillRect/>
                    </a:stretch>
                  </pic:blipFill>
                  <pic:spPr>
                    <a:xfrm>
                      <a:off x="0" y="0"/>
                      <a:ext cx="6799429" cy="4044789"/>
                    </a:xfrm>
                    <a:prstGeom prst="rect">
                      <a:avLst/>
                    </a:prstGeom>
                  </pic:spPr>
                </pic:pic>
              </a:graphicData>
            </a:graphic>
          </wp:inline>
        </w:drawing>
      </w:r>
    </w:p>
    <w:p w14:paraId="3FDCA61A" w14:textId="3005F707" w:rsidR="0073437A" w:rsidRDefault="00080938" w:rsidP="00C27338">
      <w:pPr>
        <w:jc w:val="left"/>
      </w:pPr>
      <w:r w:rsidRPr="00080938">
        <w:rPr>
          <w:noProof/>
        </w:rPr>
        <w:drawing>
          <wp:inline distT="0" distB="0" distL="0" distR="0" wp14:anchorId="6FE28A9A" wp14:editId="196C09FA">
            <wp:extent cx="6442811" cy="3835400"/>
            <wp:effectExtent l="0" t="0" r="0" b="0"/>
            <wp:docPr id="17505541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54102" name="Picture 1" descr="A screenshot of a computer&#10;&#10;AI-generated content may be incorrect."/>
                    <pic:cNvPicPr/>
                  </pic:nvPicPr>
                  <pic:blipFill>
                    <a:blip r:embed="rId35" cstate="email">
                      <a:extLst>
                        <a:ext uri="{28A0092B-C50C-407E-A947-70E740481C1C}">
                          <a14:useLocalDpi xmlns:a14="http://schemas.microsoft.com/office/drawing/2010/main"/>
                        </a:ext>
                      </a:extLst>
                    </a:blip>
                    <a:stretch>
                      <a:fillRect/>
                    </a:stretch>
                  </pic:blipFill>
                  <pic:spPr>
                    <a:xfrm>
                      <a:off x="0" y="0"/>
                      <a:ext cx="6449943" cy="3839646"/>
                    </a:xfrm>
                    <a:prstGeom prst="rect">
                      <a:avLst/>
                    </a:prstGeom>
                  </pic:spPr>
                </pic:pic>
              </a:graphicData>
            </a:graphic>
          </wp:inline>
        </w:drawing>
      </w:r>
    </w:p>
    <w:p w14:paraId="460C5356" w14:textId="36B3431D" w:rsidR="00EC3AAE" w:rsidRDefault="00080938" w:rsidP="00080938">
      <w:pPr>
        <w:jc w:val="left"/>
      </w:pPr>
      <w:r w:rsidRPr="00080938">
        <w:rPr>
          <w:noProof/>
        </w:rPr>
        <w:lastRenderedPageBreak/>
        <w:drawing>
          <wp:inline distT="0" distB="0" distL="0" distR="0" wp14:anchorId="4B93B12D" wp14:editId="28E65BC8">
            <wp:extent cx="6633625" cy="3949700"/>
            <wp:effectExtent l="0" t="0" r="0" b="0"/>
            <wp:docPr id="576588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88372" name="Picture 1" descr="A screenshot of a computer&#10;&#10;AI-generated content may be incorrect."/>
                    <pic:cNvPicPr/>
                  </pic:nvPicPr>
                  <pic:blipFill>
                    <a:blip r:embed="rId36" cstate="screen">
                      <a:extLst>
                        <a:ext uri="{28A0092B-C50C-407E-A947-70E740481C1C}">
                          <a14:useLocalDpi xmlns:a14="http://schemas.microsoft.com/office/drawing/2010/main"/>
                        </a:ext>
                      </a:extLst>
                    </a:blip>
                    <a:stretch>
                      <a:fillRect/>
                    </a:stretch>
                  </pic:blipFill>
                  <pic:spPr>
                    <a:xfrm>
                      <a:off x="0" y="0"/>
                      <a:ext cx="6657557" cy="3963950"/>
                    </a:xfrm>
                    <a:prstGeom prst="rect">
                      <a:avLst/>
                    </a:prstGeom>
                  </pic:spPr>
                </pic:pic>
              </a:graphicData>
            </a:graphic>
          </wp:inline>
        </w:drawing>
      </w:r>
    </w:p>
    <w:p w14:paraId="3A83BFE3" w14:textId="77777777" w:rsidR="0031778D" w:rsidRDefault="0031778D" w:rsidP="0031778D">
      <w:pPr>
        <w:pStyle w:val="Heading2"/>
      </w:pPr>
      <w:r>
        <w:t>Part 4: Visualization and Reporting</w:t>
      </w:r>
    </w:p>
    <w:p w14:paraId="28D1CCD3" w14:textId="5199BEF6" w:rsidR="0031778D" w:rsidRDefault="0031778D" w:rsidP="0031778D">
      <w:pPr>
        <w:pStyle w:val="ListParagraph"/>
        <w:numPr>
          <w:ilvl w:val="0"/>
          <w:numId w:val="53"/>
        </w:numPr>
      </w:pPr>
      <w:r>
        <w:t xml:space="preserve">First </w:t>
      </w:r>
      <w:r w:rsidR="00D27712">
        <w:t>updated the</w:t>
      </w:r>
      <w:r w:rsidR="00E2072B">
        <w:t xml:space="preserve"> </w:t>
      </w:r>
      <w:r>
        <w:t xml:space="preserve">Grafana </w:t>
      </w:r>
      <w:proofErr w:type="spellStart"/>
      <w:r>
        <w:t>datasource</w:t>
      </w:r>
      <w:proofErr w:type="spellEnd"/>
      <w:r>
        <w:t xml:space="preserve"> with the Postgres </w:t>
      </w:r>
      <w:proofErr w:type="spellStart"/>
      <w:r>
        <w:t>datasource</w:t>
      </w:r>
      <w:proofErr w:type="spellEnd"/>
      <w:r>
        <w:t>.</w:t>
      </w:r>
    </w:p>
    <w:p w14:paraId="29B440FE" w14:textId="5DD8429D" w:rsidR="0031778D" w:rsidRDefault="007553B6" w:rsidP="00E2072B">
      <w:pPr>
        <w:pStyle w:val="ListParagraph"/>
        <w:jc w:val="center"/>
      </w:pPr>
      <w:r w:rsidRPr="007553B6">
        <w:rPr>
          <w:noProof/>
        </w:rPr>
        <w:drawing>
          <wp:inline distT="0" distB="0" distL="0" distR="0" wp14:anchorId="4C806776" wp14:editId="4E0F3CF3">
            <wp:extent cx="5651500" cy="3345615"/>
            <wp:effectExtent l="0" t="0" r="0" b="0"/>
            <wp:docPr id="18920839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83900" name="Picture 1" descr="A screenshot of a computer&#10;&#10;AI-generated content may be incorrect."/>
                    <pic:cNvPicPr/>
                  </pic:nvPicPr>
                  <pic:blipFill>
                    <a:blip r:embed="rId37" cstate="email">
                      <a:extLst>
                        <a:ext uri="{28A0092B-C50C-407E-A947-70E740481C1C}">
                          <a14:useLocalDpi xmlns:a14="http://schemas.microsoft.com/office/drawing/2010/main"/>
                        </a:ext>
                      </a:extLst>
                    </a:blip>
                    <a:stretch>
                      <a:fillRect/>
                    </a:stretch>
                  </pic:blipFill>
                  <pic:spPr>
                    <a:xfrm>
                      <a:off x="0" y="0"/>
                      <a:ext cx="5712724" cy="3381859"/>
                    </a:xfrm>
                    <a:prstGeom prst="rect">
                      <a:avLst/>
                    </a:prstGeom>
                  </pic:spPr>
                </pic:pic>
              </a:graphicData>
            </a:graphic>
          </wp:inline>
        </w:drawing>
      </w:r>
    </w:p>
    <w:p w14:paraId="44EEBA24" w14:textId="21E756E9" w:rsidR="007B1B73" w:rsidRDefault="00A403CF" w:rsidP="007B1B73">
      <w:pPr>
        <w:pStyle w:val="ListParagraph"/>
        <w:numPr>
          <w:ilvl w:val="0"/>
          <w:numId w:val="53"/>
        </w:numPr>
        <w:jc w:val="left"/>
      </w:pPr>
      <w:r>
        <w:lastRenderedPageBreak/>
        <w:t xml:space="preserve">Created the dashboard panels using the </w:t>
      </w:r>
      <w:r w:rsidR="00D27712">
        <w:t>UI</w:t>
      </w:r>
      <w:r w:rsidR="007B1B73">
        <w:t xml:space="preserve"> and following queries.</w:t>
      </w:r>
    </w:p>
    <w:p w14:paraId="1FE40395" w14:textId="77777777" w:rsidR="007B1B73" w:rsidRDefault="007B1B73" w:rsidP="007B1B73">
      <w:pPr>
        <w:pStyle w:val="ListParagraph"/>
        <w:jc w:val="left"/>
      </w:pPr>
    </w:p>
    <w:p w14:paraId="0F62DEEF" w14:textId="1BB3789B" w:rsidR="007B1B73" w:rsidRDefault="007B1B73" w:rsidP="007B1B73">
      <w:pPr>
        <w:pStyle w:val="ListParagraph"/>
        <w:jc w:val="center"/>
      </w:pPr>
    </w:p>
    <w:p w14:paraId="4FB0DE21" w14:textId="77777777" w:rsidR="007B1B73" w:rsidRDefault="007B1B73" w:rsidP="007B1B73">
      <w:pPr>
        <w:pStyle w:val="ListParagraph"/>
        <w:jc w:val="left"/>
      </w:pPr>
    </w:p>
    <w:p w14:paraId="4F466E01" w14:textId="77777777" w:rsidR="007B1B73" w:rsidRDefault="007B1B73" w:rsidP="007B1B73">
      <w:pPr>
        <w:pStyle w:val="ListParagraph"/>
        <w:jc w:val="left"/>
      </w:pPr>
      <w:r>
        <w:t xml:space="preserve">This query works by selecting the </w:t>
      </w:r>
      <w:proofErr w:type="spellStart"/>
      <w:r>
        <w:t>window_start</w:t>
      </w:r>
      <w:proofErr w:type="spellEnd"/>
      <w:r>
        <w:t xml:space="preserve"> as the timestamp and the </w:t>
      </w:r>
      <w:proofErr w:type="spellStart"/>
      <w:r>
        <w:t>avg_volume</w:t>
      </w:r>
      <w:proofErr w:type="spellEnd"/>
      <w:r>
        <w:t xml:space="preserve"> as the plotted value. The </w:t>
      </w:r>
      <w:proofErr w:type="spellStart"/>
      <w:r>
        <w:t>sensor_id</w:t>
      </w:r>
      <w:proofErr w:type="spellEnd"/>
      <w:r>
        <w:t xml:space="preserve"> is cast to text using, which forces Grafana to treat the ID as a label rather than a number, resulting in a distinct line for every sensor.</w:t>
      </w:r>
    </w:p>
    <w:p w14:paraId="5BF70A48" w14:textId="77777777" w:rsidR="007B1B73" w:rsidRDefault="007B1B73" w:rsidP="007B1B73">
      <w:pPr>
        <w:pStyle w:val="ListParagraph"/>
        <w:jc w:val="left"/>
      </w:pPr>
    </w:p>
    <w:p w14:paraId="05031A67" w14:textId="7A18D345" w:rsidR="007B1B73" w:rsidRDefault="007B1B73" w:rsidP="00497A44">
      <w:pPr>
        <w:pStyle w:val="ListParagraph"/>
        <w:jc w:val="left"/>
      </w:pPr>
      <w:r>
        <w:t xml:space="preserve">Next created </w:t>
      </w:r>
      <w:r w:rsidR="00497A44">
        <w:t>the Daily</w:t>
      </w:r>
      <w:r>
        <w:t xml:space="preserve"> Peak Volume bar chart was created.</w:t>
      </w:r>
    </w:p>
    <w:p w14:paraId="68B5481B" w14:textId="4F269418" w:rsidR="007B1B73" w:rsidRDefault="007B1B73" w:rsidP="007B1B73">
      <w:pPr>
        <w:pStyle w:val="ListParagraph"/>
      </w:pPr>
    </w:p>
    <w:p w14:paraId="0D9C2255" w14:textId="77777777" w:rsidR="007B1B73" w:rsidRDefault="007B1B73" w:rsidP="007B1B73">
      <w:pPr>
        <w:pStyle w:val="ListParagraph"/>
        <w:jc w:val="left"/>
      </w:pPr>
      <w:r>
        <w:t>Since Grafana's time-axis requires precise timestamps rather than simple dates, we cast the date column to place the bars correctly on the X-axis.</w:t>
      </w:r>
    </w:p>
    <w:p w14:paraId="39DDC749" w14:textId="77777777" w:rsidR="007B1B73" w:rsidRDefault="007B1B73" w:rsidP="007B1B73">
      <w:pPr>
        <w:pStyle w:val="ListParagraph"/>
        <w:jc w:val="left"/>
      </w:pPr>
    </w:p>
    <w:p w14:paraId="0C32FC09" w14:textId="68AA254B" w:rsidR="007B1B73" w:rsidRDefault="007B1B73" w:rsidP="007B1B73">
      <w:pPr>
        <w:pStyle w:val="ListParagraph"/>
        <w:jc w:val="left"/>
      </w:pPr>
      <w:r>
        <w:t>The Sensor Availability gauge with the query which will fetch most recent record by ordering the data descending.</w:t>
      </w:r>
    </w:p>
    <w:p w14:paraId="1AFBA7CF" w14:textId="77777777" w:rsidR="007B1B73" w:rsidRDefault="007B1B73" w:rsidP="007B1B73">
      <w:pPr>
        <w:pStyle w:val="ListParagraph"/>
        <w:jc w:val="left"/>
      </w:pPr>
    </w:p>
    <w:p w14:paraId="43616F10" w14:textId="77777777" w:rsidR="007B1B73" w:rsidRDefault="007B1B73" w:rsidP="007B1B73">
      <w:pPr>
        <w:pStyle w:val="ListParagraph"/>
        <w:jc w:val="left"/>
      </w:pPr>
      <w:r>
        <w:t>SQL</w:t>
      </w:r>
    </w:p>
    <w:p w14:paraId="0BEEA1DE" w14:textId="77777777" w:rsidR="007B1B73" w:rsidRPr="007B1B73" w:rsidRDefault="007B1B73" w:rsidP="007B1B73">
      <w:pPr>
        <w:pStyle w:val="ListParagraph"/>
        <w:jc w:val="left"/>
        <w:rPr>
          <w:sz w:val="13"/>
          <w:szCs w:val="13"/>
        </w:rPr>
      </w:pPr>
      <w:r w:rsidRPr="007B1B73">
        <w:rPr>
          <w:sz w:val="13"/>
          <w:szCs w:val="13"/>
        </w:rPr>
        <w:t>SELECT</w:t>
      </w:r>
    </w:p>
    <w:p w14:paraId="5CC46816" w14:textId="77777777" w:rsidR="007B1B73" w:rsidRPr="007B1B73" w:rsidRDefault="007B1B73" w:rsidP="007B1B73">
      <w:pPr>
        <w:pStyle w:val="ListParagraph"/>
        <w:jc w:val="left"/>
        <w:rPr>
          <w:sz w:val="13"/>
          <w:szCs w:val="13"/>
        </w:rPr>
      </w:pPr>
      <w:r w:rsidRPr="007B1B73">
        <w:rPr>
          <w:sz w:val="13"/>
          <w:szCs w:val="13"/>
        </w:rPr>
        <w:t xml:space="preserve">  </w:t>
      </w:r>
      <w:proofErr w:type="spellStart"/>
      <w:r w:rsidRPr="007B1B73">
        <w:rPr>
          <w:sz w:val="13"/>
          <w:szCs w:val="13"/>
        </w:rPr>
        <w:t>availability_percent</w:t>
      </w:r>
      <w:proofErr w:type="spellEnd"/>
    </w:p>
    <w:p w14:paraId="75D9F4CC" w14:textId="77777777" w:rsidR="007B1B73" w:rsidRPr="007B1B73" w:rsidRDefault="007B1B73" w:rsidP="007B1B73">
      <w:pPr>
        <w:pStyle w:val="ListParagraph"/>
        <w:jc w:val="left"/>
        <w:rPr>
          <w:sz w:val="13"/>
          <w:szCs w:val="13"/>
        </w:rPr>
      </w:pPr>
      <w:r w:rsidRPr="007B1B73">
        <w:rPr>
          <w:sz w:val="13"/>
          <w:szCs w:val="13"/>
        </w:rPr>
        <w:t xml:space="preserve">FROM </w:t>
      </w:r>
      <w:proofErr w:type="spellStart"/>
      <w:r w:rsidRPr="007B1B73">
        <w:rPr>
          <w:sz w:val="13"/>
          <w:szCs w:val="13"/>
        </w:rPr>
        <w:t>sensor_availability</w:t>
      </w:r>
      <w:proofErr w:type="spellEnd"/>
    </w:p>
    <w:p w14:paraId="45912A06" w14:textId="77777777" w:rsidR="007B1B73" w:rsidRPr="007B1B73" w:rsidRDefault="007B1B73" w:rsidP="007B1B73">
      <w:pPr>
        <w:pStyle w:val="ListParagraph"/>
        <w:jc w:val="left"/>
        <w:rPr>
          <w:sz w:val="13"/>
          <w:szCs w:val="13"/>
        </w:rPr>
      </w:pPr>
      <w:r w:rsidRPr="007B1B73">
        <w:rPr>
          <w:sz w:val="13"/>
          <w:szCs w:val="13"/>
        </w:rPr>
        <w:t>ORDER BY date DESC</w:t>
      </w:r>
    </w:p>
    <w:p w14:paraId="6D060204" w14:textId="77777777" w:rsidR="007B1B73" w:rsidRPr="007B1B73" w:rsidRDefault="007B1B73" w:rsidP="007B1B73">
      <w:pPr>
        <w:pStyle w:val="ListParagraph"/>
        <w:jc w:val="left"/>
        <w:rPr>
          <w:sz w:val="13"/>
          <w:szCs w:val="13"/>
        </w:rPr>
      </w:pPr>
      <w:r w:rsidRPr="007B1B73">
        <w:rPr>
          <w:sz w:val="13"/>
          <w:szCs w:val="13"/>
        </w:rPr>
        <w:t>LIMIT 1</w:t>
      </w:r>
    </w:p>
    <w:p w14:paraId="7CE680C2" w14:textId="160C48FE" w:rsidR="00E2072B" w:rsidRDefault="00E2072B" w:rsidP="00414928">
      <w:pPr>
        <w:jc w:val="center"/>
      </w:pPr>
    </w:p>
    <w:p w14:paraId="0BA03089" w14:textId="3B82AE4B" w:rsidR="00AD6DFF" w:rsidRDefault="00414928" w:rsidP="006324A4">
      <w:pPr>
        <w:jc w:val="center"/>
      </w:pPr>
      <w:r w:rsidRPr="00414928">
        <w:rPr>
          <w:noProof/>
        </w:rPr>
        <w:lastRenderedPageBreak/>
        <w:drawing>
          <wp:inline distT="0" distB="0" distL="0" distR="0" wp14:anchorId="764081A5" wp14:editId="4B4F6237">
            <wp:extent cx="5943600" cy="3517265"/>
            <wp:effectExtent l="0" t="0" r="0" b="0"/>
            <wp:docPr id="19885761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6131" name="Picture 1" descr="A screenshot of a computer&#10;&#10;AI-generated content may be incorrect."/>
                    <pic:cNvPicPr/>
                  </pic:nvPicPr>
                  <pic:blipFill>
                    <a:blip r:embed="rId38" cstate="email">
                      <a:extLst>
                        <a:ext uri="{28A0092B-C50C-407E-A947-70E740481C1C}">
                          <a14:useLocalDpi xmlns:a14="http://schemas.microsoft.com/office/drawing/2010/main"/>
                        </a:ext>
                      </a:extLst>
                    </a:blip>
                    <a:stretch>
                      <a:fillRect/>
                    </a:stretch>
                  </pic:blipFill>
                  <pic:spPr>
                    <a:xfrm>
                      <a:off x="0" y="0"/>
                      <a:ext cx="6076060" cy="3595651"/>
                    </a:xfrm>
                    <a:prstGeom prst="rect">
                      <a:avLst/>
                    </a:prstGeom>
                  </pic:spPr>
                </pic:pic>
              </a:graphicData>
            </a:graphic>
          </wp:inline>
        </w:drawing>
      </w:r>
    </w:p>
    <w:p w14:paraId="7D7AF05A" w14:textId="77777777" w:rsidR="00973D5A" w:rsidRDefault="00973D5A" w:rsidP="006324A4">
      <w:pPr>
        <w:jc w:val="center"/>
      </w:pPr>
    </w:p>
    <w:p w14:paraId="3A826A03" w14:textId="77777777" w:rsidR="00973D5A" w:rsidRDefault="00973D5A" w:rsidP="006324A4">
      <w:pPr>
        <w:jc w:val="center"/>
      </w:pPr>
    </w:p>
    <w:p w14:paraId="36C09476" w14:textId="4AB816E1" w:rsidR="00973D5A" w:rsidRDefault="00286170" w:rsidP="00286170">
      <w:pPr>
        <w:pStyle w:val="Heading1"/>
      </w:pPr>
      <w:r w:rsidRPr="00973706">
        <w:t>Task</w:t>
      </w:r>
      <w:r>
        <w:t xml:space="preserve"> 3</w:t>
      </w:r>
      <w:r w:rsidRPr="00973706">
        <w:t xml:space="preserve">: </w:t>
      </w:r>
      <w:r>
        <w:t>Graph Databases using Neo4j and Docker Objective</w:t>
      </w:r>
    </w:p>
    <w:p w14:paraId="0B2CEE18" w14:textId="77777777" w:rsidR="009503A9" w:rsidRDefault="009503A9" w:rsidP="009503A9">
      <w:pPr>
        <w:pStyle w:val="Heading2"/>
      </w:pPr>
      <w:r>
        <w:t>Part 1 — Understanding Graph Databases</w:t>
      </w:r>
    </w:p>
    <w:p w14:paraId="0A0160E1" w14:textId="77777777" w:rsidR="00384E90" w:rsidRPr="002B3B4C" w:rsidRDefault="00384E90" w:rsidP="00384E90">
      <w:pPr>
        <w:spacing w:before="100" w:beforeAutospacing="1" w:after="100" w:afterAutospacing="1"/>
        <w:outlineLvl w:val="2"/>
        <w:rPr>
          <w:b/>
          <w:bCs/>
          <w:color w:val="000000"/>
          <w:sz w:val="27"/>
          <w:szCs w:val="27"/>
        </w:rPr>
      </w:pPr>
      <w:r w:rsidRPr="002B3B4C">
        <w:rPr>
          <w:b/>
          <w:bCs/>
          <w:color w:val="000000"/>
          <w:sz w:val="27"/>
          <w:szCs w:val="27"/>
        </w:rPr>
        <w:t xml:space="preserve">Fraud Detection </w:t>
      </w:r>
      <w:proofErr w:type="gramStart"/>
      <w:r>
        <w:rPr>
          <w:b/>
          <w:bCs/>
          <w:color w:val="000000"/>
          <w:sz w:val="27"/>
          <w:szCs w:val="27"/>
        </w:rPr>
        <w:t>In</w:t>
      </w:r>
      <w:proofErr w:type="gramEnd"/>
      <w:r>
        <w:rPr>
          <w:b/>
          <w:bCs/>
          <w:color w:val="000000"/>
          <w:sz w:val="27"/>
          <w:szCs w:val="27"/>
        </w:rPr>
        <w:t xml:space="preserve"> </w:t>
      </w:r>
      <w:r w:rsidRPr="002B3B4C">
        <w:rPr>
          <w:b/>
          <w:bCs/>
          <w:color w:val="000000"/>
          <w:sz w:val="27"/>
          <w:szCs w:val="27"/>
        </w:rPr>
        <w:t>Financial Services</w:t>
      </w:r>
      <w:r>
        <w:rPr>
          <w:b/>
          <w:bCs/>
          <w:color w:val="000000"/>
          <w:sz w:val="27"/>
          <w:szCs w:val="27"/>
        </w:rPr>
        <w:t xml:space="preserve"> </w:t>
      </w:r>
    </w:p>
    <w:p w14:paraId="30882F37" w14:textId="77777777" w:rsidR="00C41B80" w:rsidRDefault="00384E90" w:rsidP="00C41B80">
      <w:pPr>
        <w:spacing w:before="100" w:beforeAutospacing="1" w:after="100" w:afterAutospacing="1"/>
        <w:rPr>
          <w:color w:val="000000"/>
        </w:rPr>
      </w:pPr>
      <w:r w:rsidRPr="00C41B80">
        <w:rPr>
          <w:color w:val="000000"/>
        </w:rPr>
        <w:t>Major financial institutions like JPMorgan Chase utilize graph databases to uncover sophisticated fraud rings or money laundering schemes. The traditional relational datab</w:t>
      </w:r>
      <w:r>
        <w:rPr>
          <w:color w:val="000000"/>
        </w:rPr>
        <w:t>ases</w:t>
      </w:r>
      <w:r w:rsidRPr="002B3B4C">
        <w:rPr>
          <w:color w:val="000000"/>
        </w:rPr>
        <w:t xml:space="preserve"> struggle</w:t>
      </w:r>
      <w:r>
        <w:rPr>
          <w:color w:val="000000"/>
        </w:rPr>
        <w:t xml:space="preserve"> in this context as indirect connections would require complex JOIN queries to uncover these sorts of data.  In a graph data base Nodes will represent entities such as </w:t>
      </w:r>
      <w:r w:rsidRPr="002B3B4C">
        <w:rPr>
          <w:color w:val="000000"/>
        </w:rPr>
        <w:t>Customers, Accounts,</w:t>
      </w:r>
      <w:r>
        <w:rPr>
          <w:color w:val="000000"/>
        </w:rPr>
        <w:t xml:space="preserve"> </w:t>
      </w:r>
      <w:r w:rsidRPr="002B3B4C">
        <w:rPr>
          <w:color w:val="000000"/>
        </w:rPr>
        <w:t xml:space="preserve">ATMs </w:t>
      </w:r>
      <w:r>
        <w:rPr>
          <w:color w:val="000000"/>
        </w:rPr>
        <w:t xml:space="preserve">as well as meta data such as </w:t>
      </w:r>
      <w:proofErr w:type="spellStart"/>
      <w:r>
        <w:rPr>
          <w:color w:val="000000"/>
        </w:rPr>
        <w:t>ip</w:t>
      </w:r>
      <w:proofErr w:type="spellEnd"/>
      <w:r>
        <w:rPr>
          <w:color w:val="000000"/>
        </w:rPr>
        <w:t xml:space="preserve"> </w:t>
      </w:r>
      <w:r w:rsidRPr="002B3B4C">
        <w:rPr>
          <w:color w:val="000000"/>
        </w:rPr>
        <w:t xml:space="preserve">addresses, </w:t>
      </w:r>
      <w:r>
        <w:rPr>
          <w:color w:val="000000"/>
        </w:rPr>
        <w:t>d</w:t>
      </w:r>
      <w:r w:rsidRPr="002B3B4C">
        <w:rPr>
          <w:color w:val="000000"/>
        </w:rPr>
        <w:t xml:space="preserve">evice </w:t>
      </w:r>
      <w:r>
        <w:rPr>
          <w:color w:val="000000"/>
        </w:rPr>
        <w:t>id</w:t>
      </w:r>
      <w:r w:rsidRPr="002B3B4C">
        <w:rPr>
          <w:color w:val="000000"/>
        </w:rPr>
        <w:t>s</w:t>
      </w:r>
      <w:r>
        <w:rPr>
          <w:color w:val="000000"/>
        </w:rPr>
        <w:t xml:space="preserve"> and</w:t>
      </w:r>
      <w:r w:rsidRPr="002B3B4C">
        <w:rPr>
          <w:color w:val="000000"/>
        </w:rPr>
        <w:t xml:space="preserve"> </w:t>
      </w:r>
      <w:r>
        <w:rPr>
          <w:color w:val="000000"/>
        </w:rPr>
        <w:t>p</w:t>
      </w:r>
      <w:r w:rsidRPr="002B3B4C">
        <w:rPr>
          <w:color w:val="000000"/>
        </w:rPr>
        <w:t xml:space="preserve">hone numbers. </w:t>
      </w:r>
    </w:p>
    <w:p w14:paraId="71EE49B6" w14:textId="58CC4BE3" w:rsidR="00384E90" w:rsidRPr="002B3B4C" w:rsidRDefault="00384E90" w:rsidP="00C41B80">
      <w:pPr>
        <w:spacing w:before="100" w:beforeAutospacing="1" w:after="100" w:afterAutospacing="1"/>
        <w:rPr>
          <w:color w:val="000000"/>
        </w:rPr>
      </w:pPr>
      <w:r>
        <w:rPr>
          <w:color w:val="000000"/>
        </w:rPr>
        <w:lastRenderedPageBreak/>
        <w:t>Graph r</w:t>
      </w:r>
      <w:r w:rsidRPr="002B3B4C">
        <w:rPr>
          <w:color w:val="000000"/>
        </w:rPr>
        <w:t xml:space="preserve">elationships </w:t>
      </w:r>
      <w:r>
        <w:rPr>
          <w:color w:val="000000"/>
        </w:rPr>
        <w:t xml:space="preserve">will </w:t>
      </w:r>
      <w:r w:rsidRPr="002B3B4C">
        <w:rPr>
          <w:color w:val="000000"/>
        </w:rPr>
        <w:t xml:space="preserve">include actions </w:t>
      </w:r>
      <w:r>
        <w:rPr>
          <w:color w:val="000000"/>
        </w:rPr>
        <w:t>such as</w:t>
      </w:r>
      <w:r w:rsidRPr="002B3B4C">
        <w:rPr>
          <w:color w:val="000000"/>
        </w:rPr>
        <w:t> </w:t>
      </w:r>
      <w:r w:rsidRPr="002B3B4C">
        <w:rPr>
          <w:rFonts w:ascii="Courier New" w:hAnsi="Courier New" w:cs="Courier New"/>
          <w:color w:val="000000"/>
          <w:sz w:val="20"/>
          <w:szCs w:val="20"/>
        </w:rPr>
        <w:t>TRANSFERRED_TO</w:t>
      </w:r>
      <w:r w:rsidRPr="002B3B4C">
        <w:rPr>
          <w:color w:val="000000"/>
        </w:rPr>
        <w:t>, </w:t>
      </w:r>
      <w:r w:rsidRPr="002B3B4C">
        <w:rPr>
          <w:rFonts w:ascii="Courier New" w:hAnsi="Courier New" w:cs="Courier New"/>
          <w:color w:val="000000"/>
          <w:sz w:val="20"/>
          <w:szCs w:val="20"/>
        </w:rPr>
        <w:t>LOGGED_IN_WITH</w:t>
      </w:r>
      <w:r w:rsidRPr="002B3B4C">
        <w:rPr>
          <w:color w:val="000000"/>
        </w:rPr>
        <w:t>, or </w:t>
      </w:r>
      <w:r w:rsidRPr="002B3B4C">
        <w:rPr>
          <w:rFonts w:ascii="Courier New" w:hAnsi="Courier New" w:cs="Courier New"/>
          <w:color w:val="000000"/>
          <w:sz w:val="20"/>
          <w:szCs w:val="20"/>
        </w:rPr>
        <w:t>SHARES_DEVICE</w:t>
      </w:r>
      <w:r w:rsidRPr="002B3B4C">
        <w:rPr>
          <w:color w:val="000000"/>
        </w:rPr>
        <w:t>.</w:t>
      </w:r>
      <w:r>
        <w:rPr>
          <w:color w:val="000000"/>
        </w:rPr>
        <w:t xml:space="preserve"> Therefore, a graph database will help</w:t>
      </w:r>
      <w:r w:rsidRPr="002B3B4C">
        <w:rPr>
          <w:color w:val="000000"/>
        </w:rPr>
        <w:t xml:space="preserve"> investigators to instantly </w:t>
      </w:r>
      <w:r>
        <w:rPr>
          <w:color w:val="000000"/>
        </w:rPr>
        <w:t xml:space="preserve">traverse through </w:t>
      </w:r>
      <w:r w:rsidRPr="002B3B4C">
        <w:rPr>
          <w:color w:val="000000"/>
        </w:rPr>
        <w:t>the network to spot non-obvious patterns, such as 20 seemingly unrelated accounts all accessing banking services from the same mobile device ID.</w:t>
      </w:r>
      <w:r>
        <w:rPr>
          <w:color w:val="000000"/>
        </w:rPr>
        <w:t xml:space="preserve"> In a graph database these kinds of patterns would be easy to spot and discover than a traditional relational database. In a traditional database this information will be buried under columns, rows and may be distributed across tables. </w:t>
      </w:r>
    </w:p>
    <w:p w14:paraId="6763A50A" w14:textId="2E2EDE3F" w:rsidR="00384E90" w:rsidRPr="00C41B80" w:rsidRDefault="00384E90" w:rsidP="00C41B80">
      <w:pPr>
        <w:numPr>
          <w:ilvl w:val="0"/>
          <w:numId w:val="54"/>
        </w:numPr>
        <w:spacing w:before="100" w:beforeAutospacing="1" w:after="100" w:afterAutospacing="1" w:line="240" w:lineRule="auto"/>
        <w:jc w:val="left"/>
        <w:rPr>
          <w:color w:val="000000"/>
        </w:rPr>
      </w:pPr>
      <w:r w:rsidRPr="00C41B80">
        <w:rPr>
          <w:color w:val="000000"/>
        </w:rPr>
        <w:t>Useful Query: Cycle Detection </w:t>
      </w:r>
      <w:r w:rsidR="00C41B80">
        <w:rPr>
          <w:color w:val="000000"/>
        </w:rPr>
        <w:t>like</w:t>
      </w:r>
      <w:r w:rsidRPr="00C41B80">
        <w:rPr>
          <w:color w:val="000000"/>
        </w:rPr>
        <w:t xml:space="preserve"> </w:t>
      </w:r>
      <w:r w:rsidR="00C41B80">
        <w:rPr>
          <w:color w:val="000000"/>
        </w:rPr>
        <w:t>f</w:t>
      </w:r>
      <w:r w:rsidRPr="00C41B80">
        <w:rPr>
          <w:color w:val="000000"/>
        </w:rPr>
        <w:t>ind a path where money leaves Account A, passes through 5 intermediaries, and returns to an account held by A’s known associate.</w:t>
      </w:r>
    </w:p>
    <w:p w14:paraId="5721B1B8" w14:textId="77777777" w:rsidR="00384E90" w:rsidRPr="00C41B80" w:rsidRDefault="00384E90" w:rsidP="00384E90">
      <w:pPr>
        <w:pStyle w:val="NormalWeb"/>
        <w:rPr>
          <w:color w:val="000000"/>
        </w:rPr>
      </w:pPr>
      <w:r w:rsidRPr="00C41B80">
        <w:rPr>
          <w:color w:val="000000"/>
        </w:rPr>
        <w:t>Source:</w:t>
      </w:r>
      <w:r w:rsidRPr="00C41B80">
        <w:rPr>
          <w:rStyle w:val="apple-converted-space"/>
          <w:rFonts w:eastAsiaTheme="majorEastAsia"/>
          <w:color w:val="000000"/>
        </w:rPr>
        <w:t> </w:t>
      </w:r>
      <w:hyperlink r:id="rId39" w:tgtFrame="_blank" w:history="1">
        <w:r w:rsidRPr="00C41B80">
          <w:rPr>
            <w:rStyle w:val="Hyperlink"/>
            <w:rFonts w:eastAsiaTheme="majorEastAsia"/>
          </w:rPr>
          <w:t>Neo4j Financial Services Use Cases</w:t>
        </w:r>
      </w:hyperlink>
      <w:r w:rsidRPr="00C41B80">
        <w:rPr>
          <w:rStyle w:val="apple-converted-space"/>
          <w:rFonts w:eastAsiaTheme="majorEastAsia"/>
          <w:color w:val="000000"/>
        </w:rPr>
        <w:t> </w:t>
      </w:r>
      <w:r w:rsidRPr="00C41B80">
        <w:rPr>
          <w:color w:val="000000"/>
        </w:rPr>
        <w:t>&amp;</w:t>
      </w:r>
      <w:r w:rsidRPr="00C41B80">
        <w:rPr>
          <w:rStyle w:val="apple-converted-space"/>
          <w:rFonts w:eastAsiaTheme="majorEastAsia"/>
          <w:color w:val="000000"/>
        </w:rPr>
        <w:t> </w:t>
      </w:r>
      <w:hyperlink r:id="rId40" w:tgtFrame="_blank" w:history="1">
        <w:r w:rsidRPr="00C41B80">
          <w:rPr>
            <w:rStyle w:val="Hyperlink"/>
            <w:rFonts w:eastAsiaTheme="majorEastAsia"/>
          </w:rPr>
          <w:t>JPMorgan Chase AI Research</w:t>
        </w:r>
      </w:hyperlink>
    </w:p>
    <w:p w14:paraId="4D9AB524" w14:textId="77777777" w:rsidR="00384E90" w:rsidRDefault="00384E90" w:rsidP="00384E90">
      <w:pPr>
        <w:spacing w:before="100" w:beforeAutospacing="1" w:after="100" w:afterAutospacing="1" w:line="240" w:lineRule="auto"/>
        <w:jc w:val="left"/>
        <w:rPr>
          <w:color w:val="000000"/>
        </w:rPr>
      </w:pPr>
    </w:p>
    <w:p w14:paraId="70C494C9" w14:textId="77777777" w:rsidR="00384E90" w:rsidRDefault="00384E90" w:rsidP="00384E90">
      <w:pPr>
        <w:spacing w:before="100" w:beforeAutospacing="1" w:after="100" w:afterAutospacing="1" w:line="240" w:lineRule="auto"/>
        <w:jc w:val="left"/>
        <w:rPr>
          <w:color w:val="000000"/>
        </w:rPr>
      </w:pPr>
    </w:p>
    <w:p w14:paraId="7612E92D" w14:textId="77777777" w:rsidR="00384E90" w:rsidRDefault="00384E90" w:rsidP="00384E90">
      <w:pPr>
        <w:spacing w:before="100" w:beforeAutospacing="1" w:after="100" w:afterAutospacing="1" w:line="240" w:lineRule="auto"/>
        <w:jc w:val="left"/>
        <w:rPr>
          <w:color w:val="000000"/>
        </w:rPr>
      </w:pPr>
    </w:p>
    <w:p w14:paraId="629EFB8A" w14:textId="77777777" w:rsidR="00384E90" w:rsidRPr="002B3B4C" w:rsidRDefault="00384E90" w:rsidP="00384E90">
      <w:pPr>
        <w:spacing w:before="100" w:beforeAutospacing="1" w:after="100" w:afterAutospacing="1" w:line="240" w:lineRule="auto"/>
        <w:jc w:val="left"/>
        <w:rPr>
          <w:color w:val="000000"/>
        </w:rPr>
      </w:pPr>
    </w:p>
    <w:p w14:paraId="4AFDF03E" w14:textId="77777777" w:rsidR="00384E90" w:rsidRPr="002B3B4C" w:rsidRDefault="00384E90" w:rsidP="00384E90">
      <w:pPr>
        <w:spacing w:before="100" w:beforeAutospacing="1" w:after="100" w:afterAutospacing="1"/>
        <w:outlineLvl w:val="2"/>
        <w:rPr>
          <w:b/>
          <w:bCs/>
          <w:color w:val="000000"/>
          <w:sz w:val="27"/>
          <w:szCs w:val="27"/>
        </w:rPr>
      </w:pPr>
      <w:r w:rsidRPr="002B3B4C">
        <w:rPr>
          <w:b/>
          <w:bCs/>
          <w:color w:val="000000"/>
          <w:sz w:val="27"/>
          <w:szCs w:val="27"/>
        </w:rPr>
        <w:t xml:space="preserve">Food Discovery </w:t>
      </w:r>
    </w:p>
    <w:p w14:paraId="0AF6679F" w14:textId="77777777" w:rsidR="00384E90" w:rsidRPr="00DB37C8" w:rsidRDefault="00384E90" w:rsidP="00384E90">
      <w:pPr>
        <w:spacing w:before="100" w:beforeAutospacing="1" w:after="100" w:afterAutospacing="1"/>
        <w:rPr>
          <w:color w:val="000000"/>
        </w:rPr>
      </w:pPr>
      <w:r w:rsidRPr="00DB37C8">
        <w:rPr>
          <w:color w:val="000000"/>
        </w:rPr>
        <w:t>Uber Eats built a Food Knowledge Graph to address the zero-result problem which occurs when a specific search term yields no exact match, which could user to abandon the app. A standard database would simply return and empty results for non-existing search term, but a graph structure has the capability to understand the </w:t>
      </w:r>
      <w:r w:rsidRPr="00DB37C8">
        <w:rPr>
          <w:i/>
          <w:iCs/>
          <w:color w:val="000000"/>
        </w:rPr>
        <w:t>semantic</w:t>
      </w:r>
      <w:r w:rsidRPr="00DB37C8">
        <w:rPr>
          <w:color w:val="000000"/>
        </w:rPr>
        <w:t> relationships between food items, allowing for intelligent substitutions.</w:t>
      </w:r>
    </w:p>
    <w:p w14:paraId="29F20439" w14:textId="77777777" w:rsidR="00384E90" w:rsidRPr="002B3B4C" w:rsidRDefault="00384E90" w:rsidP="00384E90">
      <w:pPr>
        <w:spacing w:before="100" w:beforeAutospacing="1" w:after="100" w:afterAutospacing="1"/>
        <w:rPr>
          <w:color w:val="000000"/>
        </w:rPr>
      </w:pPr>
      <w:r>
        <w:rPr>
          <w:color w:val="000000"/>
        </w:rPr>
        <w:t xml:space="preserve">In a graph database, nodes can be utilized save entities such as menu items, cuisines, food attributes such as </w:t>
      </w:r>
      <w:r w:rsidRPr="002B3B4C">
        <w:rPr>
          <w:color w:val="000000"/>
        </w:rPr>
        <w:t>Spicy, Vegan</w:t>
      </w:r>
      <w:r>
        <w:rPr>
          <w:color w:val="000000"/>
        </w:rPr>
        <w:t>. Furthermore, relationships can be utilized to define associations of the nodes such as IS</w:t>
      </w:r>
      <w:r w:rsidRPr="002B3B4C">
        <w:rPr>
          <w:rFonts w:ascii="Courier New" w:hAnsi="Courier New" w:cs="Courier New"/>
          <w:color w:val="000000"/>
          <w:sz w:val="20"/>
          <w:szCs w:val="20"/>
        </w:rPr>
        <w:t>_A_TYPE_OF</w:t>
      </w:r>
      <w:r w:rsidRPr="002B3B4C">
        <w:rPr>
          <w:color w:val="000000"/>
        </w:rPr>
        <w:t> or </w:t>
      </w:r>
      <w:r w:rsidRPr="002B3B4C">
        <w:rPr>
          <w:rFonts w:ascii="Courier New" w:hAnsi="Courier New" w:cs="Courier New"/>
          <w:color w:val="000000"/>
          <w:sz w:val="20"/>
          <w:szCs w:val="20"/>
        </w:rPr>
        <w:t>OFTEN_ORDERED_WITH</w:t>
      </w:r>
      <w:r w:rsidRPr="002B3B4C">
        <w:rPr>
          <w:color w:val="000000"/>
        </w:rPr>
        <w:t>.</w:t>
      </w:r>
    </w:p>
    <w:p w14:paraId="4498C0CB" w14:textId="77777777" w:rsidR="00384E90" w:rsidRPr="002B3B4C" w:rsidRDefault="00384E90" w:rsidP="00384E90">
      <w:pPr>
        <w:spacing w:before="100" w:beforeAutospacing="1" w:after="100" w:afterAutospacing="1"/>
        <w:rPr>
          <w:color w:val="000000"/>
        </w:rPr>
      </w:pPr>
      <w:r>
        <w:rPr>
          <w:color w:val="000000"/>
        </w:rPr>
        <w:t>With these relationships graph databases will allow to expand the query to look for associated food items if no direct food items were found. For an example I</w:t>
      </w:r>
      <w:r w:rsidRPr="002B3B4C">
        <w:rPr>
          <w:color w:val="000000"/>
        </w:rPr>
        <w:t xml:space="preserve">f a user searches </w:t>
      </w:r>
      <w:r w:rsidRPr="002B3B4C">
        <w:rPr>
          <w:color w:val="000000"/>
        </w:rPr>
        <w:lastRenderedPageBreak/>
        <w:t>for a specific dish that isn't available, the graph knows that "</w:t>
      </w:r>
      <w:proofErr w:type="spellStart"/>
      <w:r w:rsidRPr="002B3B4C">
        <w:rPr>
          <w:color w:val="000000"/>
        </w:rPr>
        <w:t>Udon</w:t>
      </w:r>
      <w:proofErr w:type="spellEnd"/>
      <w:r w:rsidRPr="002B3B4C">
        <w:rPr>
          <w:color w:val="000000"/>
        </w:rPr>
        <w:t>" is related to "Ramen" via the "Japanese Noodle" parent node, allowing the app to recommend a relevant alternative instantly.</w:t>
      </w:r>
    </w:p>
    <w:p w14:paraId="33290D87" w14:textId="1D1DB394" w:rsidR="00384E90" w:rsidRPr="00DB37C8" w:rsidRDefault="00384E90" w:rsidP="00384E90">
      <w:pPr>
        <w:numPr>
          <w:ilvl w:val="0"/>
          <w:numId w:val="55"/>
        </w:numPr>
        <w:spacing w:before="100" w:beforeAutospacing="1" w:after="100" w:afterAutospacing="1" w:line="240" w:lineRule="auto"/>
        <w:jc w:val="left"/>
        <w:outlineLvl w:val="2"/>
        <w:rPr>
          <w:color w:val="000000"/>
        </w:rPr>
      </w:pPr>
      <w:r w:rsidRPr="00DB37C8">
        <w:rPr>
          <w:color w:val="000000"/>
        </w:rPr>
        <w:t xml:space="preserve">Useful Query: Semantic Similarity (e.g., Find all restaurants serving items connected to the Japanese </w:t>
      </w:r>
      <w:r w:rsidR="00DB37C8" w:rsidRPr="00DB37C8">
        <w:rPr>
          <w:color w:val="000000"/>
        </w:rPr>
        <w:t>Cuisine</w:t>
      </w:r>
      <w:r w:rsidRPr="00DB37C8">
        <w:rPr>
          <w:color w:val="000000"/>
        </w:rPr>
        <w:t>)</w:t>
      </w:r>
    </w:p>
    <w:p w14:paraId="56379272" w14:textId="77777777" w:rsidR="00384E90" w:rsidRDefault="00384E90" w:rsidP="00384E90">
      <w:pPr>
        <w:pStyle w:val="NormalWeb"/>
        <w:rPr>
          <w:color w:val="000000"/>
        </w:rPr>
      </w:pPr>
      <w:r>
        <w:rPr>
          <w:i/>
          <w:iCs/>
          <w:color w:val="000000"/>
        </w:rPr>
        <w:t>Source:</w:t>
      </w:r>
      <w:r>
        <w:rPr>
          <w:rStyle w:val="apple-converted-space"/>
          <w:rFonts w:eastAsiaTheme="majorEastAsia"/>
          <w:color w:val="000000"/>
        </w:rPr>
        <w:t> </w:t>
      </w:r>
      <w:hyperlink r:id="rId41" w:tgtFrame="_blank" w:history="1">
        <w:r>
          <w:rPr>
            <w:rStyle w:val="Hyperlink"/>
            <w:rFonts w:eastAsiaTheme="majorEastAsia"/>
          </w:rPr>
          <w:t>Uber Engineering Blog: Food Discovery with Uber Eats</w:t>
        </w:r>
      </w:hyperlink>
    </w:p>
    <w:p w14:paraId="75AF65B7" w14:textId="77777777" w:rsidR="00384E90" w:rsidRPr="00960582" w:rsidRDefault="00384E90" w:rsidP="00384E90">
      <w:pPr>
        <w:spacing w:before="100" w:beforeAutospacing="1" w:after="100" w:afterAutospacing="1" w:line="240" w:lineRule="auto"/>
        <w:jc w:val="left"/>
        <w:outlineLvl w:val="2"/>
        <w:rPr>
          <w:b/>
          <w:bCs/>
          <w:color w:val="000000"/>
          <w:sz w:val="27"/>
          <w:szCs w:val="27"/>
        </w:rPr>
      </w:pPr>
    </w:p>
    <w:p w14:paraId="48F8CF75" w14:textId="77777777" w:rsidR="00384E90" w:rsidRPr="00960582" w:rsidRDefault="00384E90" w:rsidP="00384E90">
      <w:pPr>
        <w:spacing w:before="100" w:beforeAutospacing="1" w:after="100" w:afterAutospacing="1"/>
        <w:outlineLvl w:val="2"/>
        <w:rPr>
          <w:b/>
          <w:bCs/>
          <w:color w:val="000000"/>
          <w:sz w:val="27"/>
          <w:szCs w:val="27"/>
        </w:rPr>
      </w:pPr>
      <w:r w:rsidRPr="00960582">
        <w:rPr>
          <w:b/>
          <w:bCs/>
          <w:color w:val="000000"/>
          <w:sz w:val="27"/>
          <w:szCs w:val="27"/>
        </w:rPr>
        <w:t xml:space="preserve">Contextual Search &amp; Recommendations </w:t>
      </w:r>
      <w:proofErr w:type="gramStart"/>
      <w:r>
        <w:rPr>
          <w:b/>
          <w:bCs/>
          <w:color w:val="000000"/>
          <w:sz w:val="27"/>
          <w:szCs w:val="27"/>
        </w:rPr>
        <w:t>In</w:t>
      </w:r>
      <w:proofErr w:type="gramEnd"/>
      <w:r>
        <w:rPr>
          <w:b/>
          <w:bCs/>
          <w:color w:val="000000"/>
          <w:sz w:val="27"/>
          <w:szCs w:val="27"/>
        </w:rPr>
        <w:t xml:space="preserve"> Ecommerce</w:t>
      </w:r>
    </w:p>
    <w:p w14:paraId="0C3B8610" w14:textId="49B1CA5A" w:rsidR="00384E90" w:rsidRPr="002B3B4C" w:rsidRDefault="00384E90" w:rsidP="00384E90">
      <w:pPr>
        <w:spacing w:before="100" w:beforeAutospacing="1" w:after="100" w:afterAutospacing="1"/>
        <w:rPr>
          <w:color w:val="000000"/>
        </w:rPr>
      </w:pPr>
      <w:r w:rsidRPr="00B1127B">
        <w:rPr>
          <w:color w:val="000000"/>
        </w:rPr>
        <w:t xml:space="preserve">eBay developed a distributed knowledge graph (internally called "Akutan") to better understand the massive inventory of over 1 billion items, moving beyond simple keyword matching. Relational databases are rigid and </w:t>
      </w:r>
      <w:r w:rsidR="00B1127B">
        <w:rPr>
          <w:color w:val="000000"/>
        </w:rPr>
        <w:t xml:space="preserve">can </w:t>
      </w:r>
      <w:r w:rsidRPr="00B1127B">
        <w:rPr>
          <w:color w:val="000000"/>
        </w:rPr>
        <w:t xml:space="preserve">struggle </w:t>
      </w:r>
      <w:r w:rsidR="00B1127B">
        <w:rPr>
          <w:color w:val="000000"/>
        </w:rPr>
        <w:t xml:space="preserve">to define </w:t>
      </w:r>
      <w:r w:rsidRPr="00B1127B">
        <w:rPr>
          <w:color w:val="000000"/>
        </w:rPr>
        <w:t xml:space="preserve">with the highly variable attributes of diverse products (e.g., a "screen size" matters for phones but not for sneakers), whereas a graph flexibly links products to real-world concepts. In an ecommerce site Products (iPhone 12), Events (Super Bowl), and Entities (Celebrities, Brands) can be stored as graph </w:t>
      </w:r>
      <w:r>
        <w:rPr>
          <w:color w:val="000000"/>
        </w:rPr>
        <w:t xml:space="preserve">database nodes and connections such as </w:t>
      </w:r>
      <w:r w:rsidRPr="002B3B4C">
        <w:rPr>
          <w:color w:val="000000"/>
        </w:rPr>
        <w:t>like </w:t>
      </w:r>
      <w:r w:rsidRPr="002B3B4C">
        <w:rPr>
          <w:rFonts w:ascii="Courier New" w:hAnsi="Courier New" w:cs="Courier New"/>
          <w:color w:val="000000"/>
          <w:sz w:val="20"/>
          <w:szCs w:val="20"/>
        </w:rPr>
        <w:t>COMPATIBLE_WITH</w:t>
      </w:r>
      <w:r w:rsidRPr="002B3B4C">
        <w:rPr>
          <w:color w:val="000000"/>
        </w:rPr>
        <w:t>, </w:t>
      </w:r>
      <w:r w:rsidRPr="002B3B4C">
        <w:rPr>
          <w:rFonts w:ascii="Courier New" w:hAnsi="Courier New" w:cs="Courier New"/>
          <w:color w:val="000000"/>
          <w:sz w:val="20"/>
          <w:szCs w:val="20"/>
        </w:rPr>
        <w:t>USED_BY</w:t>
      </w:r>
      <w:r w:rsidRPr="002B3B4C">
        <w:rPr>
          <w:color w:val="000000"/>
        </w:rPr>
        <w:t>, or </w:t>
      </w:r>
      <w:r w:rsidRPr="002B3B4C">
        <w:rPr>
          <w:rFonts w:ascii="Courier New" w:hAnsi="Courier New" w:cs="Courier New"/>
          <w:color w:val="000000"/>
          <w:sz w:val="20"/>
          <w:szCs w:val="20"/>
        </w:rPr>
        <w:t>RELEASED_DURING</w:t>
      </w:r>
      <w:r>
        <w:rPr>
          <w:color w:val="000000"/>
        </w:rPr>
        <w:t xml:space="preserve"> can be expressed using graph database relationships. These relationships would help with complex questions where keyword search will fail for an example </w:t>
      </w:r>
      <w:r w:rsidRPr="002B3B4C">
        <w:rPr>
          <w:color w:val="000000"/>
        </w:rPr>
        <w:t>a specific phone case </w:t>
      </w:r>
      <w:r w:rsidRPr="002B3B4C">
        <w:rPr>
          <w:rFonts w:ascii="Courier New" w:hAnsi="Courier New" w:cs="Courier New"/>
          <w:color w:val="000000"/>
          <w:sz w:val="20"/>
          <w:szCs w:val="20"/>
        </w:rPr>
        <w:t>IS_COMPATIBLE_WITH</w:t>
      </w:r>
      <w:r w:rsidRPr="002B3B4C">
        <w:rPr>
          <w:color w:val="000000"/>
        </w:rPr>
        <w:t> a specific phone model, eBay can filter out thousands of irrelevant results that just happen to have similar keywords in the title.</w:t>
      </w:r>
    </w:p>
    <w:p w14:paraId="6292BD05" w14:textId="77777777" w:rsidR="00384E90" w:rsidRPr="00B1127B" w:rsidRDefault="00384E90" w:rsidP="00384E90">
      <w:pPr>
        <w:numPr>
          <w:ilvl w:val="0"/>
          <w:numId w:val="56"/>
        </w:numPr>
        <w:spacing w:before="100" w:beforeAutospacing="1" w:after="100" w:afterAutospacing="1" w:line="240" w:lineRule="auto"/>
        <w:jc w:val="left"/>
        <w:rPr>
          <w:color w:val="000000"/>
        </w:rPr>
      </w:pPr>
      <w:r w:rsidRPr="00B1127B">
        <w:rPr>
          <w:color w:val="000000"/>
        </w:rPr>
        <w:t>Useful Query: Pathfinding (e.g., Return all distinct accessories linked via </w:t>
      </w:r>
      <w:r w:rsidRPr="00B1127B">
        <w:rPr>
          <w:rFonts w:ascii="Courier New" w:hAnsi="Courier New" w:cs="Courier New"/>
          <w:color w:val="000000"/>
          <w:sz w:val="20"/>
          <w:szCs w:val="20"/>
        </w:rPr>
        <w:t>COMPATIBLE_WITH</w:t>
      </w:r>
      <w:r w:rsidRPr="00B1127B">
        <w:rPr>
          <w:color w:val="000000"/>
        </w:rPr>
        <w:t> edges to the specific electronics item the user is currently viewing).</w:t>
      </w:r>
    </w:p>
    <w:p w14:paraId="316BC950" w14:textId="77777777" w:rsidR="00384E90" w:rsidRDefault="00384E90" w:rsidP="00384E90">
      <w:pPr>
        <w:pStyle w:val="NormalWeb"/>
      </w:pPr>
      <w:r w:rsidRPr="00B1127B">
        <w:rPr>
          <w:color w:val="000000"/>
        </w:rPr>
        <w:t>Source:</w:t>
      </w:r>
      <w:r w:rsidRPr="00B1127B">
        <w:rPr>
          <w:rStyle w:val="apple-converted-space"/>
          <w:rFonts w:eastAsiaTheme="majorEastAsia"/>
          <w:color w:val="000000"/>
        </w:rPr>
        <w:t> </w:t>
      </w:r>
      <w:hyperlink r:id="rId42" w:tgtFrame="_blank" w:history="1">
        <w:r w:rsidRPr="00B1127B">
          <w:rPr>
            <w:rStyle w:val="Hyperlink"/>
            <w:rFonts w:eastAsiaTheme="majorEastAsia"/>
          </w:rPr>
          <w:t>eBay Innovation Blog: Akutan Knowledge Graph</w:t>
        </w:r>
      </w:hyperlink>
    </w:p>
    <w:p w14:paraId="5914231C" w14:textId="77777777" w:rsidR="00CE367C" w:rsidRDefault="00CE367C" w:rsidP="00384E90">
      <w:pPr>
        <w:pStyle w:val="NormalWeb"/>
      </w:pPr>
    </w:p>
    <w:p w14:paraId="7CB92B89" w14:textId="6AEC8BF2" w:rsidR="00B1127B" w:rsidRDefault="00CE367C" w:rsidP="00CE367C">
      <w:pPr>
        <w:pStyle w:val="Heading2"/>
      </w:pPr>
      <w:r w:rsidRPr="00CE367C">
        <w:t>Part 2 — Implementation with Neo4j (Docker Setup)</w:t>
      </w:r>
    </w:p>
    <w:p w14:paraId="0991DE27" w14:textId="77777777" w:rsidR="008A0ABB" w:rsidRDefault="008A0ABB" w:rsidP="008A0ABB"/>
    <w:p w14:paraId="0A0520B1" w14:textId="7E65BF66" w:rsidR="008A0ABB" w:rsidRPr="008A0ABB" w:rsidRDefault="008A0ABB" w:rsidP="008A0ABB">
      <w:pPr>
        <w:rPr>
          <w:u w:val="single"/>
        </w:rPr>
      </w:pPr>
      <w:r w:rsidRPr="008A0ABB">
        <w:rPr>
          <w:u w:val="single"/>
        </w:rPr>
        <w:lastRenderedPageBreak/>
        <w:t>Implementation</w:t>
      </w:r>
    </w:p>
    <w:p w14:paraId="640433C9" w14:textId="37627B8E" w:rsidR="00286170" w:rsidRDefault="00D539B8" w:rsidP="00286170">
      <w:r w:rsidRPr="00D539B8">
        <w:rPr>
          <w:noProof/>
        </w:rPr>
        <w:drawing>
          <wp:inline distT="0" distB="0" distL="0" distR="0" wp14:anchorId="582AB6E0" wp14:editId="684BD095">
            <wp:extent cx="5943600" cy="3903345"/>
            <wp:effectExtent l="0" t="0" r="0" b="0"/>
            <wp:docPr id="10106698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9836" name="Picture 1" descr="A screenshot of a computer&#10;&#10;AI-generated content may be incorrect."/>
                    <pic:cNvPicPr/>
                  </pic:nvPicPr>
                  <pic:blipFill>
                    <a:blip r:embed="rId43" cstate="email">
                      <a:extLst>
                        <a:ext uri="{28A0092B-C50C-407E-A947-70E740481C1C}">
                          <a14:useLocalDpi xmlns:a14="http://schemas.microsoft.com/office/drawing/2010/main"/>
                        </a:ext>
                      </a:extLst>
                    </a:blip>
                    <a:stretch>
                      <a:fillRect/>
                    </a:stretch>
                  </pic:blipFill>
                  <pic:spPr>
                    <a:xfrm>
                      <a:off x="0" y="0"/>
                      <a:ext cx="5943600" cy="3903345"/>
                    </a:xfrm>
                    <a:prstGeom prst="rect">
                      <a:avLst/>
                    </a:prstGeom>
                  </pic:spPr>
                </pic:pic>
              </a:graphicData>
            </a:graphic>
          </wp:inline>
        </w:drawing>
      </w:r>
    </w:p>
    <w:p w14:paraId="746BB459" w14:textId="665620AA" w:rsidR="00D539B8" w:rsidRDefault="008A0ABB" w:rsidP="008A0ABB">
      <w:pPr>
        <w:jc w:val="center"/>
      </w:pPr>
      <w:r w:rsidRPr="008A0ABB">
        <w:rPr>
          <w:noProof/>
        </w:rPr>
        <w:drawing>
          <wp:inline distT="0" distB="0" distL="0" distR="0" wp14:anchorId="11300E20" wp14:editId="7A210D13">
            <wp:extent cx="4013200" cy="2375334"/>
            <wp:effectExtent l="0" t="0" r="0" b="0"/>
            <wp:docPr id="1408220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0403" name="Picture 1" descr="A screenshot of a computer&#10;&#10;AI-generated content may be incorrect."/>
                    <pic:cNvPicPr/>
                  </pic:nvPicPr>
                  <pic:blipFill>
                    <a:blip r:embed="rId44" cstate="screen">
                      <a:extLst>
                        <a:ext uri="{28A0092B-C50C-407E-A947-70E740481C1C}">
                          <a14:useLocalDpi xmlns:a14="http://schemas.microsoft.com/office/drawing/2010/main"/>
                        </a:ext>
                      </a:extLst>
                    </a:blip>
                    <a:stretch>
                      <a:fillRect/>
                    </a:stretch>
                  </pic:blipFill>
                  <pic:spPr>
                    <a:xfrm>
                      <a:off x="0" y="0"/>
                      <a:ext cx="4027057" cy="2383535"/>
                    </a:xfrm>
                    <a:prstGeom prst="rect">
                      <a:avLst/>
                    </a:prstGeom>
                  </pic:spPr>
                </pic:pic>
              </a:graphicData>
            </a:graphic>
          </wp:inline>
        </w:drawing>
      </w:r>
    </w:p>
    <w:p w14:paraId="62755C15" w14:textId="636BCD10" w:rsidR="001C5832" w:rsidRDefault="001C5832" w:rsidP="001C5832">
      <w:pPr>
        <w:rPr>
          <w:u w:val="single"/>
        </w:rPr>
      </w:pPr>
      <w:r w:rsidRPr="001C5832">
        <w:rPr>
          <w:u w:val="single"/>
        </w:rPr>
        <w:t>Dataset</w:t>
      </w:r>
    </w:p>
    <w:p w14:paraId="4EFC5E1D" w14:textId="3F6780B6" w:rsidR="001C5832" w:rsidRDefault="001C5832" w:rsidP="001C5832">
      <w:r w:rsidRPr="001C5832">
        <w:t>The dataset simulates a financial fraud ring. It connects people, accounts, and digital footprint to reveal suspicious activity.</w:t>
      </w:r>
    </w:p>
    <w:p w14:paraId="1D6FCF4D" w14:textId="3604488B" w:rsidR="001C5832" w:rsidRPr="001C5832" w:rsidRDefault="001C5832" w:rsidP="001C5832">
      <w:r w:rsidRPr="001C5832">
        <w:lastRenderedPageBreak/>
        <w:t xml:space="preserve">Following </w:t>
      </w:r>
      <w:r>
        <w:t>nodes</w:t>
      </w:r>
      <w:r w:rsidRPr="001C5832">
        <w:t xml:space="preserve"> are present in the dataset</w:t>
      </w:r>
      <w:r>
        <w:t>,</w:t>
      </w:r>
    </w:p>
    <w:p w14:paraId="27150C40" w14:textId="735B232D" w:rsidR="001C5832" w:rsidRPr="001C5832" w:rsidRDefault="001C5832" w:rsidP="001C5832">
      <w:pPr>
        <w:pStyle w:val="ListParagraph"/>
        <w:numPr>
          <w:ilvl w:val="0"/>
          <w:numId w:val="60"/>
        </w:numPr>
      </w:pPr>
      <w:r w:rsidRPr="001C5832">
        <w:t>Customers: 5 individuals (C1–C5).</w:t>
      </w:r>
    </w:p>
    <w:p w14:paraId="72A7F0D0" w14:textId="0A616D63" w:rsidR="001C5832" w:rsidRPr="001C5832" w:rsidRDefault="001C5832" w:rsidP="001C5832">
      <w:pPr>
        <w:pStyle w:val="ListParagraph"/>
        <w:numPr>
          <w:ilvl w:val="0"/>
          <w:numId w:val="60"/>
        </w:numPr>
      </w:pPr>
      <w:r w:rsidRPr="001C5832">
        <w:t>Accounts: 6 bank accounts (A1–A6).</w:t>
      </w:r>
    </w:p>
    <w:p w14:paraId="175625F9" w14:textId="372B6A73" w:rsidR="001C5832" w:rsidRPr="001C5832" w:rsidRDefault="001C5832" w:rsidP="001C5832">
      <w:pPr>
        <w:pStyle w:val="ListParagraph"/>
        <w:numPr>
          <w:ilvl w:val="0"/>
          <w:numId w:val="60"/>
        </w:numPr>
      </w:pPr>
      <w:r w:rsidRPr="001C5832">
        <w:t>Infrastructure: 3 Devices (Phones/Tablets) and 2 IP Addresses.</w:t>
      </w:r>
    </w:p>
    <w:p w14:paraId="741474B4" w14:textId="5897B75F" w:rsidR="001C5832" w:rsidRPr="001C5832" w:rsidRDefault="001C5832" w:rsidP="001C5832">
      <w:r>
        <w:t xml:space="preserve">And </w:t>
      </w:r>
      <w:r w:rsidRPr="001C5832">
        <w:t xml:space="preserve">Nodes are connected using following </w:t>
      </w:r>
      <w:proofErr w:type="gramStart"/>
      <w:r w:rsidRPr="001C5832">
        <w:t>relationship</w:t>
      </w:r>
      <w:r>
        <w:t>s ,</w:t>
      </w:r>
      <w:proofErr w:type="gramEnd"/>
    </w:p>
    <w:p w14:paraId="2F32DA56" w14:textId="4F62958C" w:rsidR="001C5832" w:rsidRPr="001C5832" w:rsidRDefault="001C5832" w:rsidP="001C5832">
      <w:pPr>
        <w:pStyle w:val="ListParagraph"/>
        <w:numPr>
          <w:ilvl w:val="0"/>
          <w:numId w:val="61"/>
        </w:numPr>
      </w:pPr>
      <w:r w:rsidRPr="001C5832">
        <w:t>Customers OWNS accounts.</w:t>
      </w:r>
    </w:p>
    <w:p w14:paraId="01435940" w14:textId="140FF421" w:rsidR="001C5832" w:rsidRPr="001C5832" w:rsidRDefault="001C5832" w:rsidP="001C5832">
      <w:pPr>
        <w:pStyle w:val="ListParagraph"/>
        <w:numPr>
          <w:ilvl w:val="0"/>
          <w:numId w:val="61"/>
        </w:numPr>
      </w:pPr>
      <w:r w:rsidRPr="001C5832">
        <w:t>Customers LOGGED_IN_WITH devices and LOGGED_IN_FROM IP addresses.</w:t>
      </w:r>
    </w:p>
    <w:p w14:paraId="5EB99568" w14:textId="177912B2" w:rsidR="001C5832" w:rsidRPr="001C5832" w:rsidRDefault="001C5832" w:rsidP="001C5832">
      <w:pPr>
        <w:pStyle w:val="ListParagraph"/>
        <w:numPr>
          <w:ilvl w:val="0"/>
          <w:numId w:val="61"/>
        </w:numPr>
      </w:pPr>
      <w:r w:rsidRPr="001C5832">
        <w:t>Accounts TRANSFERRED_TO other accounts with amount and currency.</w:t>
      </w:r>
    </w:p>
    <w:p w14:paraId="4F2E6C00" w14:textId="7CBEE4B0" w:rsidR="001C5832" w:rsidRPr="001C5832" w:rsidRDefault="001C5832" w:rsidP="001C5832">
      <w:r w:rsidRPr="001C5832">
        <w:t xml:space="preserve">As an overview the C1 </w:t>
      </w:r>
      <w:r w:rsidR="004A0CAA" w:rsidRPr="001C5832">
        <w:t xml:space="preserve">Customer </w:t>
      </w:r>
      <w:r w:rsidR="004A0CAA">
        <w:t>c</w:t>
      </w:r>
      <w:r w:rsidRPr="001C5832">
        <w:t xml:space="preserve">ontrols two accounts, A1 and A2, and money transfers to A1 and moves step by step through other customers’ accounts, then returns back to A1, which creates a clear circular transfer </w:t>
      </w:r>
      <w:proofErr w:type="spellStart"/>
      <w:r w:rsidRPr="001C5832">
        <w:t>loop.The</w:t>
      </w:r>
      <w:proofErr w:type="spellEnd"/>
      <w:r w:rsidRPr="001C5832">
        <w:t xml:space="preserve"> login links make the connections feel intentional because C1 and C2 share the same device and the same IP address, C3 and C4 share another device and IP, and C5 also logs in from the same IP as C1 and C2 which suggests a money mule.</w:t>
      </w:r>
    </w:p>
    <w:p w14:paraId="12D805F0" w14:textId="6FE032D0" w:rsidR="008A0ABB" w:rsidRDefault="008A0ABB" w:rsidP="008A0ABB">
      <w:pPr>
        <w:jc w:val="center"/>
      </w:pPr>
      <w:r w:rsidRPr="008A0ABB">
        <w:rPr>
          <w:noProof/>
        </w:rPr>
        <w:lastRenderedPageBreak/>
        <w:drawing>
          <wp:inline distT="0" distB="0" distL="0" distR="0" wp14:anchorId="070A4728" wp14:editId="3E4F4E8F">
            <wp:extent cx="6558863" cy="5638800"/>
            <wp:effectExtent l="0" t="0" r="0" b="0"/>
            <wp:docPr id="20235215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1593" name="Picture 1" descr="A screenshot of a computer&#10;&#10;AI-generated content may be incorrect."/>
                    <pic:cNvPicPr/>
                  </pic:nvPicPr>
                  <pic:blipFill>
                    <a:blip r:embed="rId45" cstate="email">
                      <a:extLst>
                        <a:ext uri="{28A0092B-C50C-407E-A947-70E740481C1C}">
                          <a14:useLocalDpi xmlns:a14="http://schemas.microsoft.com/office/drawing/2010/main"/>
                        </a:ext>
                      </a:extLst>
                    </a:blip>
                    <a:stretch>
                      <a:fillRect/>
                    </a:stretch>
                  </pic:blipFill>
                  <pic:spPr>
                    <a:xfrm>
                      <a:off x="0" y="0"/>
                      <a:ext cx="6589410" cy="5665062"/>
                    </a:xfrm>
                    <a:prstGeom prst="rect">
                      <a:avLst/>
                    </a:prstGeom>
                  </pic:spPr>
                </pic:pic>
              </a:graphicData>
            </a:graphic>
          </wp:inline>
        </w:drawing>
      </w:r>
    </w:p>
    <w:p w14:paraId="67772A2C" w14:textId="77777777" w:rsidR="00911871" w:rsidRDefault="00911871" w:rsidP="00062505">
      <w:pPr>
        <w:jc w:val="left"/>
        <w:rPr>
          <w:u w:val="single"/>
        </w:rPr>
      </w:pPr>
    </w:p>
    <w:p w14:paraId="63F89044" w14:textId="77777777" w:rsidR="00911871" w:rsidRDefault="00911871" w:rsidP="00062505">
      <w:pPr>
        <w:jc w:val="left"/>
        <w:rPr>
          <w:u w:val="single"/>
        </w:rPr>
      </w:pPr>
    </w:p>
    <w:p w14:paraId="519A33F5" w14:textId="77777777" w:rsidR="00911871" w:rsidRDefault="00911871" w:rsidP="00062505">
      <w:pPr>
        <w:jc w:val="left"/>
        <w:rPr>
          <w:u w:val="single"/>
        </w:rPr>
      </w:pPr>
    </w:p>
    <w:p w14:paraId="4DC35117" w14:textId="77777777" w:rsidR="00911871" w:rsidRDefault="00911871" w:rsidP="00062505">
      <w:pPr>
        <w:jc w:val="left"/>
        <w:rPr>
          <w:u w:val="single"/>
        </w:rPr>
      </w:pPr>
    </w:p>
    <w:p w14:paraId="0B08097F" w14:textId="77777777" w:rsidR="00911871" w:rsidRDefault="00911871" w:rsidP="00062505">
      <w:pPr>
        <w:jc w:val="left"/>
        <w:rPr>
          <w:u w:val="single"/>
        </w:rPr>
      </w:pPr>
    </w:p>
    <w:p w14:paraId="798CA246" w14:textId="77777777" w:rsidR="00911871" w:rsidRDefault="00911871" w:rsidP="00062505">
      <w:pPr>
        <w:jc w:val="left"/>
        <w:rPr>
          <w:u w:val="single"/>
        </w:rPr>
      </w:pPr>
    </w:p>
    <w:p w14:paraId="5C5A4237" w14:textId="4E60FB11" w:rsidR="008A0ABB" w:rsidRPr="00062505" w:rsidRDefault="00062505" w:rsidP="00062505">
      <w:pPr>
        <w:jc w:val="left"/>
        <w:rPr>
          <w:u w:val="single"/>
        </w:rPr>
      </w:pPr>
      <w:r w:rsidRPr="00062505">
        <w:rPr>
          <w:u w:val="single"/>
        </w:rPr>
        <w:lastRenderedPageBreak/>
        <w:t>Queries</w:t>
      </w:r>
    </w:p>
    <w:p w14:paraId="3BE4872F" w14:textId="4182D604" w:rsidR="00911871" w:rsidRDefault="00911871" w:rsidP="00911871">
      <w:pPr>
        <w:pStyle w:val="ListParagraph"/>
        <w:numPr>
          <w:ilvl w:val="0"/>
          <w:numId w:val="62"/>
        </w:numPr>
        <w:spacing w:line="278" w:lineRule="auto"/>
        <w:jc w:val="left"/>
      </w:pPr>
      <w:r>
        <w:t>Find Associates of C1Customer</w:t>
      </w:r>
    </w:p>
    <w:p w14:paraId="1D8E9566" w14:textId="77777777" w:rsidR="00911871" w:rsidRDefault="00911871" w:rsidP="00911871">
      <w:pPr>
        <w:pStyle w:val="ListParagraph"/>
        <w:spacing w:line="278" w:lineRule="auto"/>
        <w:jc w:val="left"/>
      </w:pPr>
    </w:p>
    <w:p w14:paraId="45AF7374" w14:textId="77777777" w:rsidR="00911871" w:rsidRPr="00405E58" w:rsidRDefault="00911871" w:rsidP="00405E58">
      <w:pPr>
        <w:spacing w:line="240" w:lineRule="auto"/>
        <w:ind w:left="360"/>
        <w:jc w:val="left"/>
        <w:rPr>
          <w:sz w:val="13"/>
          <w:szCs w:val="13"/>
        </w:rPr>
      </w:pPr>
      <w:r w:rsidRPr="00405E58">
        <w:rPr>
          <w:sz w:val="13"/>
          <w:szCs w:val="13"/>
        </w:rPr>
        <w:t>MATCH (</w:t>
      </w:r>
      <w:proofErr w:type="spellStart"/>
      <w:proofErr w:type="gramStart"/>
      <w:r w:rsidRPr="00405E58">
        <w:rPr>
          <w:sz w:val="13"/>
          <w:szCs w:val="13"/>
        </w:rPr>
        <w:t>startCustomer:Customer</w:t>
      </w:r>
      <w:proofErr w:type="spellEnd"/>
      <w:proofErr w:type="gramEnd"/>
      <w:r w:rsidRPr="00405E58">
        <w:rPr>
          <w:sz w:val="13"/>
          <w:szCs w:val="13"/>
        </w:rPr>
        <w:t xml:space="preserve"> {name: 'C1'})-</w:t>
      </w:r>
      <w:proofErr w:type="gramStart"/>
      <w:r w:rsidRPr="00405E58">
        <w:rPr>
          <w:sz w:val="13"/>
          <w:szCs w:val="13"/>
        </w:rPr>
        <w:t>[:OWNS</w:t>
      </w:r>
      <w:proofErr w:type="gramEnd"/>
      <w:r w:rsidRPr="00405E58">
        <w:rPr>
          <w:sz w:val="13"/>
          <w:szCs w:val="13"/>
        </w:rPr>
        <w:t>]-&gt;(</w:t>
      </w:r>
      <w:proofErr w:type="spellStart"/>
      <w:proofErr w:type="gramStart"/>
      <w:r w:rsidRPr="00405E58">
        <w:rPr>
          <w:sz w:val="13"/>
          <w:szCs w:val="13"/>
        </w:rPr>
        <w:t>startAccount:Account</w:t>
      </w:r>
      <w:proofErr w:type="spellEnd"/>
      <w:proofErr w:type="gramEnd"/>
      <w:r w:rsidRPr="00405E58">
        <w:rPr>
          <w:sz w:val="13"/>
          <w:szCs w:val="13"/>
        </w:rPr>
        <w:t>)</w:t>
      </w:r>
    </w:p>
    <w:p w14:paraId="76ECF63D" w14:textId="77777777" w:rsidR="00911871" w:rsidRPr="00405E58" w:rsidRDefault="00911871" w:rsidP="00405E58">
      <w:pPr>
        <w:spacing w:line="240" w:lineRule="auto"/>
        <w:ind w:left="360"/>
        <w:jc w:val="left"/>
        <w:rPr>
          <w:sz w:val="13"/>
          <w:szCs w:val="13"/>
        </w:rPr>
      </w:pPr>
      <w:r w:rsidRPr="00405E58">
        <w:rPr>
          <w:sz w:val="13"/>
          <w:szCs w:val="13"/>
        </w:rPr>
        <w:t>MATCH paths = (startAccount)-</w:t>
      </w:r>
      <w:proofErr w:type="gramStart"/>
      <w:r w:rsidRPr="00405E58">
        <w:rPr>
          <w:sz w:val="13"/>
          <w:szCs w:val="13"/>
        </w:rPr>
        <w:t>[:TRANSFERRED</w:t>
      </w:r>
      <w:proofErr w:type="gramEnd"/>
      <w:r w:rsidRPr="00405E58">
        <w:rPr>
          <w:sz w:val="13"/>
          <w:szCs w:val="13"/>
        </w:rPr>
        <w:t>_TO*</w:t>
      </w:r>
      <w:proofErr w:type="gramStart"/>
      <w:r w:rsidRPr="00405E58">
        <w:rPr>
          <w:sz w:val="13"/>
          <w:szCs w:val="13"/>
        </w:rPr>
        <w:t>1..</w:t>
      </w:r>
      <w:proofErr w:type="gramEnd"/>
      <w:r w:rsidRPr="00405E58">
        <w:rPr>
          <w:sz w:val="13"/>
          <w:szCs w:val="13"/>
        </w:rPr>
        <w:t>4]-</w:t>
      </w:r>
      <w:proofErr w:type="gramStart"/>
      <w:r w:rsidRPr="00405E58">
        <w:rPr>
          <w:sz w:val="13"/>
          <w:szCs w:val="13"/>
        </w:rPr>
        <w:t>(:Account</w:t>
      </w:r>
      <w:proofErr w:type="gramEnd"/>
      <w:r w:rsidRPr="00405E58">
        <w:rPr>
          <w:sz w:val="13"/>
          <w:szCs w:val="13"/>
        </w:rPr>
        <w:t>)&lt;-</w:t>
      </w:r>
      <w:proofErr w:type="gramStart"/>
      <w:r w:rsidRPr="00405E58">
        <w:rPr>
          <w:sz w:val="13"/>
          <w:szCs w:val="13"/>
        </w:rPr>
        <w:t>[:OWNS</w:t>
      </w:r>
      <w:proofErr w:type="gramEnd"/>
      <w:r w:rsidRPr="00405E58">
        <w:rPr>
          <w:sz w:val="13"/>
          <w:szCs w:val="13"/>
        </w:rPr>
        <w:t>]-(</w:t>
      </w:r>
      <w:proofErr w:type="gramStart"/>
      <w:r w:rsidRPr="00405E58">
        <w:rPr>
          <w:sz w:val="13"/>
          <w:szCs w:val="13"/>
        </w:rPr>
        <w:t>otherCustomer:Customer</w:t>
      </w:r>
      <w:proofErr w:type="gramEnd"/>
      <w:r w:rsidRPr="00405E58">
        <w:rPr>
          <w:sz w:val="13"/>
          <w:szCs w:val="13"/>
        </w:rPr>
        <w:t>)</w:t>
      </w:r>
    </w:p>
    <w:p w14:paraId="7BAF7ED6" w14:textId="77777777" w:rsidR="00911871" w:rsidRDefault="00911871" w:rsidP="00405E58">
      <w:pPr>
        <w:spacing w:line="240" w:lineRule="auto"/>
        <w:ind w:left="360"/>
        <w:jc w:val="left"/>
        <w:rPr>
          <w:sz w:val="13"/>
          <w:szCs w:val="13"/>
        </w:rPr>
      </w:pPr>
      <w:r w:rsidRPr="00405E58">
        <w:rPr>
          <w:sz w:val="13"/>
          <w:szCs w:val="13"/>
        </w:rPr>
        <w:t xml:space="preserve">RETURN paths, </w:t>
      </w:r>
      <w:proofErr w:type="spellStart"/>
      <w:proofErr w:type="gramStart"/>
      <w:r w:rsidRPr="00405E58">
        <w:rPr>
          <w:sz w:val="13"/>
          <w:szCs w:val="13"/>
        </w:rPr>
        <w:t>otherCustomer</w:t>
      </w:r>
      <w:proofErr w:type="spellEnd"/>
      <w:r w:rsidRPr="00405E58">
        <w:rPr>
          <w:sz w:val="13"/>
          <w:szCs w:val="13"/>
        </w:rPr>
        <w:t>;</w:t>
      </w:r>
      <w:proofErr w:type="gramEnd"/>
    </w:p>
    <w:p w14:paraId="05EFCFA9" w14:textId="77777777" w:rsidR="00405E58" w:rsidRPr="00405E58" w:rsidRDefault="00405E58" w:rsidP="00405E58">
      <w:pPr>
        <w:spacing w:line="240" w:lineRule="auto"/>
        <w:ind w:left="360"/>
        <w:jc w:val="left"/>
        <w:rPr>
          <w:sz w:val="13"/>
          <w:szCs w:val="13"/>
        </w:rPr>
      </w:pPr>
    </w:p>
    <w:p w14:paraId="4085121F" w14:textId="7DDF4EAF" w:rsidR="00911871" w:rsidRDefault="00911871" w:rsidP="00405E58">
      <w:pPr>
        <w:ind w:left="360"/>
      </w:pPr>
      <w:r>
        <w:t xml:space="preserve">The query is trying to </w:t>
      </w:r>
      <w:proofErr w:type="gramStart"/>
      <w:r>
        <w:t>answer</w:t>
      </w:r>
      <w:proofErr w:type="gramEnd"/>
      <w:r>
        <w:t xml:space="preserve"> “Which other customers are connected to C1 through fund transfers?” and it does this by starting from C1’s accounts and following 1– 4 TRANSFERRED_TO hops between accounts to find any other customers who receive money directly or indirectly.</w:t>
      </w:r>
    </w:p>
    <w:p w14:paraId="795E39DC" w14:textId="15ED001F" w:rsidR="008A0ABB" w:rsidRDefault="00405E58" w:rsidP="00405E58">
      <w:pPr>
        <w:jc w:val="center"/>
      </w:pPr>
      <w:r w:rsidRPr="00405E58">
        <w:rPr>
          <w:noProof/>
        </w:rPr>
        <w:drawing>
          <wp:inline distT="0" distB="0" distL="0" distR="0" wp14:anchorId="402A57D7" wp14:editId="41F3399B">
            <wp:extent cx="5476488" cy="3886200"/>
            <wp:effectExtent l="0" t="0" r="0" b="0"/>
            <wp:docPr id="169824705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7055" name="Picture 1" descr="A diagram of a network&#10;&#10;AI-generated content may be incorrect."/>
                    <pic:cNvPicPr/>
                  </pic:nvPicPr>
                  <pic:blipFill>
                    <a:blip r:embed="rId46" cstate="email">
                      <a:extLst>
                        <a:ext uri="{28A0092B-C50C-407E-A947-70E740481C1C}">
                          <a14:useLocalDpi xmlns:a14="http://schemas.microsoft.com/office/drawing/2010/main"/>
                        </a:ext>
                      </a:extLst>
                    </a:blip>
                    <a:stretch>
                      <a:fillRect/>
                    </a:stretch>
                  </pic:blipFill>
                  <pic:spPr>
                    <a:xfrm>
                      <a:off x="0" y="0"/>
                      <a:ext cx="5507217" cy="3908006"/>
                    </a:xfrm>
                    <a:prstGeom prst="rect">
                      <a:avLst/>
                    </a:prstGeom>
                  </pic:spPr>
                </pic:pic>
              </a:graphicData>
            </a:graphic>
          </wp:inline>
        </w:drawing>
      </w:r>
    </w:p>
    <w:p w14:paraId="144AADF4" w14:textId="0E2CC4E8" w:rsidR="00405E58" w:rsidRDefault="00405E58" w:rsidP="00405E58">
      <w:pPr>
        <w:ind w:left="360"/>
      </w:pPr>
      <w:r>
        <w:t>The result shows that money flowing out of ACC-001 and ACC-002 and eventually reaches accounts owned by C2, C3, C4, and C5. This means all four of those customers are transactionally connected to C1, forming a small network of potentially related or suspicious activity.</w:t>
      </w:r>
    </w:p>
    <w:p w14:paraId="70B46D75" w14:textId="158CA78B" w:rsidR="00C16766" w:rsidRPr="00C16766" w:rsidRDefault="00C16766" w:rsidP="00C16766">
      <w:pPr>
        <w:pStyle w:val="ListParagraph"/>
        <w:numPr>
          <w:ilvl w:val="0"/>
          <w:numId w:val="62"/>
        </w:numPr>
        <w:spacing w:line="278" w:lineRule="auto"/>
        <w:ind w:left="90" w:firstLine="90"/>
        <w:jc w:val="left"/>
      </w:pPr>
      <w:r>
        <w:rPr>
          <w:rFonts w:ascii="-webkit-standard" w:hAnsi="-webkit-standard"/>
          <w:color w:val="000000"/>
          <w:sz w:val="27"/>
          <w:szCs w:val="27"/>
        </w:rPr>
        <w:lastRenderedPageBreak/>
        <w:t>Most connected node</w:t>
      </w:r>
    </w:p>
    <w:p w14:paraId="4FED008C" w14:textId="77777777" w:rsidR="00C16766" w:rsidRDefault="00C16766" w:rsidP="00C16766">
      <w:pPr>
        <w:pStyle w:val="ListParagraph"/>
        <w:spacing w:line="278" w:lineRule="auto"/>
        <w:ind w:left="180"/>
        <w:jc w:val="left"/>
      </w:pPr>
    </w:p>
    <w:p w14:paraId="4CF241D3" w14:textId="7C1E64A3" w:rsidR="00C16766" w:rsidRPr="00C16766" w:rsidRDefault="00C16766" w:rsidP="00C16766">
      <w:pPr>
        <w:rPr>
          <w:rFonts w:ascii="-webkit-standard" w:hAnsi="-webkit-standard" w:hint="eastAsia"/>
          <w:color w:val="000000"/>
          <w:sz w:val="13"/>
          <w:szCs w:val="13"/>
        </w:rPr>
      </w:pPr>
      <w:r w:rsidRPr="00C16766">
        <w:rPr>
          <w:rFonts w:ascii="-webkit-standard" w:hAnsi="-webkit-standard"/>
          <w:color w:val="000000"/>
          <w:sz w:val="13"/>
          <w:szCs w:val="13"/>
        </w:rPr>
        <w:t xml:space="preserve">MATCH (node) RETURN labels(node) AS </w:t>
      </w:r>
      <w:proofErr w:type="spellStart"/>
      <w:r w:rsidRPr="00C16766">
        <w:rPr>
          <w:rFonts w:ascii="-webkit-standard" w:hAnsi="-webkit-standard"/>
          <w:color w:val="000000"/>
          <w:sz w:val="13"/>
          <w:szCs w:val="13"/>
        </w:rPr>
        <w:t>nodeLabels</w:t>
      </w:r>
      <w:proofErr w:type="spellEnd"/>
      <w:r w:rsidRPr="00C16766">
        <w:rPr>
          <w:rFonts w:ascii="-webkit-standard" w:hAnsi="-webkit-standard"/>
          <w:color w:val="000000"/>
          <w:sz w:val="13"/>
          <w:szCs w:val="13"/>
        </w:rPr>
        <w:t xml:space="preserve">, node.id AS </w:t>
      </w:r>
      <w:proofErr w:type="spellStart"/>
      <w:r w:rsidRPr="00C16766">
        <w:rPr>
          <w:rFonts w:ascii="-webkit-standard" w:hAnsi="-webkit-standard"/>
          <w:color w:val="000000"/>
          <w:sz w:val="13"/>
          <w:szCs w:val="13"/>
        </w:rPr>
        <w:t>nodeId</w:t>
      </w:r>
      <w:proofErr w:type="spellEnd"/>
      <w:r w:rsidRPr="00C16766">
        <w:rPr>
          <w:rFonts w:ascii="-webkit-standard" w:hAnsi="-webkit-standard"/>
          <w:color w:val="000000"/>
          <w:sz w:val="13"/>
          <w:szCs w:val="13"/>
        </w:rPr>
        <w:t xml:space="preserve">, COUNT </w:t>
      </w:r>
      <w:proofErr w:type="gramStart"/>
      <w:r w:rsidRPr="00C16766">
        <w:rPr>
          <w:rFonts w:ascii="-webkit-standard" w:hAnsi="-webkit-standard"/>
          <w:color w:val="000000"/>
          <w:sz w:val="13"/>
          <w:szCs w:val="13"/>
        </w:rPr>
        <w:t>{ (</w:t>
      </w:r>
      <w:proofErr w:type="gramEnd"/>
      <w:r w:rsidRPr="00C16766">
        <w:rPr>
          <w:rFonts w:ascii="-webkit-standard" w:hAnsi="-webkit-standard"/>
          <w:color w:val="000000"/>
          <w:sz w:val="13"/>
          <w:szCs w:val="13"/>
        </w:rPr>
        <w:t>node)--(</w:t>
      </w:r>
      <w:proofErr w:type="gramStart"/>
      <w:r w:rsidRPr="00C16766">
        <w:rPr>
          <w:rFonts w:ascii="-webkit-standard" w:hAnsi="-webkit-standard"/>
          <w:color w:val="000000"/>
          <w:sz w:val="13"/>
          <w:szCs w:val="13"/>
        </w:rPr>
        <w:t>) }</w:t>
      </w:r>
      <w:proofErr w:type="gramEnd"/>
      <w:r w:rsidRPr="00C16766">
        <w:rPr>
          <w:rFonts w:ascii="-webkit-standard" w:hAnsi="-webkit-standard"/>
          <w:color w:val="000000"/>
          <w:sz w:val="13"/>
          <w:szCs w:val="13"/>
        </w:rPr>
        <w:t xml:space="preserve"> AS degree ORDER BY degree DESC LIMIT </w:t>
      </w:r>
      <w:proofErr w:type="gramStart"/>
      <w:r w:rsidRPr="00C16766">
        <w:rPr>
          <w:rFonts w:ascii="-webkit-standard" w:hAnsi="-webkit-standard"/>
          <w:color w:val="000000"/>
          <w:sz w:val="13"/>
          <w:szCs w:val="13"/>
        </w:rPr>
        <w:t>5;</w:t>
      </w:r>
      <w:proofErr w:type="gramEnd"/>
      <w:r w:rsidRPr="00C16766">
        <w:rPr>
          <w:rStyle w:val="apple-converted-space"/>
          <w:rFonts w:ascii="-webkit-standard" w:hAnsi="-webkit-standard"/>
          <w:color w:val="000000"/>
          <w:sz w:val="13"/>
          <w:szCs w:val="13"/>
        </w:rPr>
        <w:t> </w:t>
      </w:r>
    </w:p>
    <w:p w14:paraId="03DF4CBE" w14:textId="33CC805C" w:rsidR="00C16766" w:rsidRDefault="00C16766" w:rsidP="00C16766">
      <w:r w:rsidRPr="00242F22">
        <w:t>This query tries to find which nodes act as hubs in the fraud graph by counting how many relationships each node has. It counts all connections and then returns the top 5 most connected nodes.</w:t>
      </w:r>
    </w:p>
    <w:p w14:paraId="288FD636" w14:textId="77777777" w:rsidR="00C16766" w:rsidRDefault="00C16766" w:rsidP="00C16766">
      <w:pPr>
        <w:jc w:val="center"/>
      </w:pPr>
      <w:r>
        <w:rPr>
          <w:noProof/>
        </w:rPr>
        <w:drawing>
          <wp:inline distT="0" distB="0" distL="0" distR="0" wp14:anchorId="74CFBCD5" wp14:editId="097DEBA5">
            <wp:extent cx="3187700" cy="3365500"/>
            <wp:effectExtent l="0" t="0" r="0" b="0"/>
            <wp:docPr id="19198281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28194" name="Picture 1" descr="A screenshot of a computer&#10;&#10;AI-generated content may be incorrect."/>
                    <pic:cNvPicPr/>
                  </pic:nvPicPr>
                  <pic:blipFill>
                    <a:blip r:embed="rId47" cstate="email">
                      <a:extLst>
                        <a:ext uri="{28A0092B-C50C-407E-A947-70E740481C1C}">
                          <a14:useLocalDpi xmlns:a14="http://schemas.microsoft.com/office/drawing/2010/main"/>
                        </a:ext>
                      </a:extLst>
                    </a:blip>
                    <a:stretch>
                      <a:fillRect/>
                    </a:stretch>
                  </pic:blipFill>
                  <pic:spPr>
                    <a:xfrm>
                      <a:off x="0" y="0"/>
                      <a:ext cx="3187700" cy="3365500"/>
                    </a:xfrm>
                    <a:prstGeom prst="rect">
                      <a:avLst/>
                    </a:prstGeom>
                  </pic:spPr>
                </pic:pic>
              </a:graphicData>
            </a:graphic>
          </wp:inline>
        </w:drawing>
      </w:r>
    </w:p>
    <w:p w14:paraId="3119B082" w14:textId="77777777" w:rsidR="00C16766" w:rsidRDefault="00C16766" w:rsidP="00C16766">
      <w:r w:rsidRPr="00242F22">
        <w:t>The result shows that account A6 and customer C1 both have degree of 4, meaning they each touch four other nodes, making them strong candidates</w:t>
      </w:r>
      <w:r>
        <w:t xml:space="preserve"> as</w:t>
      </w:r>
      <w:r w:rsidRPr="00242F22">
        <w:t xml:space="preserve"> suspicious entities. Accounts A3 and A1, and customer C2, also have relatively high degrees (3), indicating they participate in multiple transfers or relationships.</w:t>
      </w:r>
    </w:p>
    <w:p w14:paraId="41952B5E"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6 – owned by customer C5; receives money from A5 and A2 and sends money to A1.</w:t>
      </w:r>
    </w:p>
    <w:p w14:paraId="12AD7B36"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1 – owns accounts A1 and A2, has LOGGED_IN_WITH → D1 and has LOGGED_IN_FROM → IP1.</w:t>
      </w:r>
    </w:p>
    <w:p w14:paraId="245C73BA"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2 – owns account A3, has LOGGED_IN_WITH → D1 and has LOGGED_IN_FROM → IP1.</w:t>
      </w:r>
    </w:p>
    <w:p w14:paraId="09D06763"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3 – owned by C2, receives money from A1, sends money to A4.</w:t>
      </w:r>
    </w:p>
    <w:p w14:paraId="1B1AF904"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1 – owned by C1, receives money from A6, sends money to A3.</w:t>
      </w:r>
    </w:p>
    <w:p w14:paraId="2E992253" w14:textId="77777777" w:rsidR="008A0ABB" w:rsidRDefault="008A0ABB" w:rsidP="00C16766">
      <w:pPr>
        <w:jc w:val="left"/>
      </w:pPr>
    </w:p>
    <w:p w14:paraId="1DBCBE6A" w14:textId="1F623ABB" w:rsidR="007B3038" w:rsidRPr="007B3038" w:rsidRDefault="007B3038" w:rsidP="007B3038">
      <w:pPr>
        <w:pStyle w:val="ListParagraph"/>
        <w:numPr>
          <w:ilvl w:val="0"/>
          <w:numId w:val="62"/>
        </w:numPr>
        <w:spacing w:line="278" w:lineRule="auto"/>
        <w:ind w:left="540"/>
        <w:jc w:val="left"/>
        <w:rPr>
          <w:rStyle w:val="apple-converted-space"/>
          <w:rFonts w:ascii="-webkit-standard" w:hAnsi="-webkit-standard" w:hint="eastAsia"/>
        </w:rPr>
      </w:pPr>
      <w:r w:rsidRPr="00BF6C1D">
        <w:rPr>
          <w:rFonts w:ascii="-webkit-standard" w:hAnsi="-webkit-standard"/>
          <w:color w:val="000000"/>
          <w:sz w:val="27"/>
          <w:szCs w:val="27"/>
        </w:rPr>
        <w:lastRenderedPageBreak/>
        <w:t>Customers sharing both a device</w:t>
      </w:r>
      <w:r w:rsidRPr="00BF6C1D">
        <w:rPr>
          <w:rFonts w:ascii="-webkit-standard" w:hAnsi="-webkit-standard"/>
        </w:rPr>
        <w:t> </w:t>
      </w:r>
      <w:r w:rsidRPr="00BF6C1D">
        <w:rPr>
          <w:rFonts w:ascii="-webkit-standard" w:hAnsi="-webkit-standard"/>
          <w:i/>
          <w:iCs/>
          <w:sz w:val="27"/>
          <w:szCs w:val="27"/>
        </w:rPr>
        <w:t>and</w:t>
      </w:r>
      <w:r w:rsidRPr="00BF6C1D">
        <w:rPr>
          <w:rFonts w:ascii="-webkit-standard" w:hAnsi="-webkit-standard"/>
        </w:rPr>
        <w:t> </w:t>
      </w:r>
      <w:r w:rsidRPr="00BF6C1D">
        <w:rPr>
          <w:rFonts w:ascii="-webkit-standard" w:hAnsi="-webkit-standard"/>
          <w:color w:val="000000"/>
          <w:sz w:val="27"/>
          <w:szCs w:val="27"/>
        </w:rPr>
        <w:t>an IP</w:t>
      </w:r>
      <w:r w:rsidRPr="00BF6C1D">
        <w:rPr>
          <w:rFonts w:ascii="-webkit-standard" w:hAnsi="-webkit-standard"/>
        </w:rPr>
        <w:t> </w:t>
      </w:r>
    </w:p>
    <w:p w14:paraId="6CE1AEA3" w14:textId="77777777" w:rsidR="007B3038" w:rsidRPr="00CE5DCC" w:rsidRDefault="007B3038" w:rsidP="007B3038">
      <w:pPr>
        <w:rPr>
          <w:rStyle w:val="apple-converted-space"/>
        </w:rPr>
      </w:pPr>
      <w:r w:rsidRPr="00870C97">
        <w:t>This query looks for pairs of customers who share both the same device and the same IP address, which is a strong signal that they might be the same person or closely colluding accounts.</w:t>
      </w:r>
    </w:p>
    <w:p w14:paraId="28F5A40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MATCH</w:t>
      </w:r>
    </w:p>
    <w:p w14:paraId="72A2109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w:t>
      </w:r>
      <w:proofErr w:type="gramStart"/>
      <w:r w:rsidRPr="00CE5DCC">
        <w:rPr>
          <w:rStyle w:val="apple-converted-space"/>
          <w:rFonts w:asciiTheme="majorHAnsi" w:hAnsiTheme="majorHAnsi"/>
          <w:color w:val="000000"/>
          <w:sz w:val="13"/>
          <w:szCs w:val="13"/>
        </w:rPr>
        <w:t>1:Customer</w:t>
      </w:r>
      <w:proofErr w:type="gramEnd"/>
      <w:r w:rsidRPr="00CE5DCC">
        <w:rPr>
          <w:rStyle w:val="apple-converted-space"/>
          <w:rFonts w:asciiTheme="majorHAnsi" w:hAnsiTheme="majorHAnsi"/>
          <w:color w:val="000000"/>
          <w:sz w:val="13"/>
          <w:szCs w:val="13"/>
        </w:rPr>
        <w: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ITH]-&gt;(</w:t>
      </w:r>
      <w:proofErr w:type="gramStart"/>
      <w:r w:rsidRPr="00CE5DCC">
        <w:rPr>
          <w:rStyle w:val="apple-converted-space"/>
          <w:rFonts w:asciiTheme="majorHAnsi" w:hAnsiTheme="majorHAnsi"/>
          <w:color w:val="000000"/>
          <w:sz w:val="13"/>
          <w:szCs w:val="13"/>
        </w:rPr>
        <w:t>device:Device</w:t>
      </w:r>
      <w:proofErr w:type="gramEnd"/>
      <w:r w:rsidRPr="00CE5DCC">
        <w:rPr>
          <w:rStyle w:val="apple-converted-space"/>
          <w:rFonts w:asciiTheme="majorHAnsi" w:hAnsiTheme="majorHAnsi"/>
          <w:color w:val="000000"/>
          <w:sz w:val="13"/>
          <w:szCs w:val="13"/>
        </w:rPr>
        <w:t>)&l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t>
      </w:r>
      <w:proofErr w:type="gramStart"/>
      <w:r w:rsidRPr="00CE5DCC">
        <w:rPr>
          <w:rStyle w:val="apple-converted-space"/>
          <w:rFonts w:asciiTheme="majorHAnsi" w:hAnsiTheme="majorHAnsi"/>
          <w:color w:val="000000"/>
          <w:sz w:val="13"/>
          <w:szCs w:val="13"/>
        </w:rPr>
        <w:t>WITH]-(</w:t>
      </w:r>
      <w:proofErr w:type="gramEnd"/>
      <w:r w:rsidRPr="00CE5DCC">
        <w:rPr>
          <w:rStyle w:val="apple-converted-space"/>
          <w:rFonts w:asciiTheme="majorHAnsi" w:hAnsiTheme="majorHAnsi"/>
          <w:color w:val="000000"/>
          <w:sz w:val="13"/>
          <w:szCs w:val="13"/>
        </w:rPr>
        <w:t>customer</w:t>
      </w:r>
      <w:proofErr w:type="gramStart"/>
      <w:r w:rsidRPr="00CE5DCC">
        <w:rPr>
          <w:rStyle w:val="apple-converted-space"/>
          <w:rFonts w:asciiTheme="majorHAnsi" w:hAnsiTheme="majorHAnsi"/>
          <w:color w:val="000000"/>
          <w:sz w:val="13"/>
          <w:szCs w:val="13"/>
        </w:rPr>
        <w:t>2:Customer</w:t>
      </w:r>
      <w:proofErr w:type="gramEnd"/>
      <w:r w:rsidRPr="00CE5DCC">
        <w:rPr>
          <w:rStyle w:val="apple-converted-space"/>
          <w:rFonts w:asciiTheme="majorHAnsi" w:hAnsiTheme="majorHAnsi"/>
          <w:color w:val="000000"/>
          <w:sz w:val="13"/>
          <w:szCs w:val="13"/>
        </w:rPr>
        <w:t>),</w:t>
      </w:r>
    </w:p>
    <w:p w14:paraId="4E6309E2"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1)-</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FROM]-&gt;(</w:t>
      </w:r>
      <w:proofErr w:type="gramStart"/>
      <w:r w:rsidRPr="00CE5DCC">
        <w:rPr>
          <w:rStyle w:val="apple-converted-space"/>
          <w:rFonts w:asciiTheme="majorHAnsi" w:hAnsiTheme="majorHAnsi"/>
          <w:color w:val="000000"/>
          <w:sz w:val="13"/>
          <w:szCs w:val="13"/>
        </w:rPr>
        <w:t>ip:IPAddress</w:t>
      </w:r>
      <w:proofErr w:type="gramEnd"/>
      <w:r w:rsidRPr="00CE5DCC">
        <w:rPr>
          <w:rStyle w:val="apple-converted-space"/>
          <w:rFonts w:asciiTheme="majorHAnsi" w:hAnsiTheme="majorHAnsi"/>
          <w:color w:val="000000"/>
          <w:sz w:val="13"/>
          <w:szCs w:val="13"/>
        </w:rPr>
        <w:t>)&l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t>
      </w:r>
      <w:proofErr w:type="gramStart"/>
      <w:r w:rsidRPr="00CE5DCC">
        <w:rPr>
          <w:rStyle w:val="apple-converted-space"/>
          <w:rFonts w:asciiTheme="majorHAnsi" w:hAnsiTheme="majorHAnsi"/>
          <w:color w:val="000000"/>
          <w:sz w:val="13"/>
          <w:szCs w:val="13"/>
        </w:rPr>
        <w:t>FROM]-(</w:t>
      </w:r>
      <w:proofErr w:type="gramEnd"/>
      <w:r w:rsidRPr="00CE5DCC">
        <w:rPr>
          <w:rStyle w:val="apple-converted-space"/>
          <w:rFonts w:asciiTheme="majorHAnsi" w:hAnsiTheme="majorHAnsi"/>
          <w:color w:val="000000"/>
          <w:sz w:val="13"/>
          <w:szCs w:val="13"/>
        </w:rPr>
        <w:t>customer2)</w:t>
      </w:r>
    </w:p>
    <w:p w14:paraId="487EF034"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WHERE customer1 &lt;&gt; customer2</w:t>
      </w:r>
    </w:p>
    <w:p w14:paraId="48D1D13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RETURN DISTINCT</w:t>
      </w:r>
    </w:p>
    <w:p w14:paraId="3453C1AF"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1.name,</w:t>
      </w:r>
    </w:p>
    <w:p w14:paraId="0C3A31D7"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2.name,</w:t>
      </w:r>
    </w:p>
    <w:p w14:paraId="2F96C1B9"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w:t>
      </w:r>
      <w:proofErr w:type="spellStart"/>
      <w:proofErr w:type="gramStart"/>
      <w:r w:rsidRPr="00CE5DCC">
        <w:rPr>
          <w:rStyle w:val="apple-converted-space"/>
          <w:rFonts w:asciiTheme="majorHAnsi" w:hAnsiTheme="majorHAnsi"/>
          <w:color w:val="000000"/>
          <w:sz w:val="13"/>
          <w:szCs w:val="13"/>
        </w:rPr>
        <w:t>device.deviceId</w:t>
      </w:r>
      <w:proofErr w:type="spellEnd"/>
      <w:proofErr w:type="gramEnd"/>
      <w:r w:rsidRPr="00CE5DCC">
        <w:rPr>
          <w:rStyle w:val="apple-converted-space"/>
          <w:rFonts w:asciiTheme="majorHAnsi" w:hAnsiTheme="majorHAnsi"/>
          <w:color w:val="000000"/>
          <w:sz w:val="13"/>
          <w:szCs w:val="13"/>
        </w:rPr>
        <w:t>,</w:t>
      </w:r>
    </w:p>
    <w:p w14:paraId="4592AE06"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w:t>
      </w:r>
      <w:proofErr w:type="spellStart"/>
      <w:proofErr w:type="gramStart"/>
      <w:r w:rsidRPr="00CE5DCC">
        <w:rPr>
          <w:rStyle w:val="apple-converted-space"/>
          <w:rFonts w:asciiTheme="majorHAnsi" w:hAnsiTheme="majorHAnsi"/>
          <w:color w:val="000000"/>
          <w:sz w:val="13"/>
          <w:szCs w:val="13"/>
        </w:rPr>
        <w:t>ip.address</w:t>
      </w:r>
      <w:proofErr w:type="spellEnd"/>
      <w:proofErr w:type="gramEnd"/>
    </w:p>
    <w:p w14:paraId="35807740" w14:textId="62C51196" w:rsidR="007B3038" w:rsidRPr="007B3038" w:rsidRDefault="007B3038" w:rsidP="007B3038">
      <w:pPr>
        <w:pStyle w:val="ListParagraph"/>
        <w:rPr>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ORDER BY customer1.name, </w:t>
      </w:r>
      <w:proofErr w:type="gramStart"/>
      <w:r w:rsidRPr="00CE5DCC">
        <w:rPr>
          <w:rStyle w:val="apple-converted-space"/>
          <w:rFonts w:asciiTheme="majorHAnsi" w:hAnsiTheme="majorHAnsi"/>
          <w:color w:val="000000"/>
          <w:sz w:val="13"/>
          <w:szCs w:val="13"/>
        </w:rPr>
        <w:t>customer2.name;</w:t>
      </w:r>
      <w:proofErr w:type="gramEnd"/>
    </w:p>
    <w:p w14:paraId="10D0B1A5" w14:textId="3D4094AA" w:rsidR="007B3038" w:rsidRDefault="007B3038" w:rsidP="007B3038">
      <w:r w:rsidRPr="00CD3CD6">
        <w:rPr>
          <w:noProof/>
        </w:rPr>
        <w:drawing>
          <wp:inline distT="0" distB="0" distL="0" distR="0" wp14:anchorId="5AA51577" wp14:editId="36814E38">
            <wp:extent cx="5943600" cy="2703830"/>
            <wp:effectExtent l="0" t="0" r="0" b="1270"/>
            <wp:docPr id="429844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44363" name="Picture 1" descr="A screen shot of a computer program&#10;&#10;AI-generated content may be incorrect."/>
                    <pic:cNvPicPr/>
                  </pic:nvPicPr>
                  <pic:blipFill>
                    <a:blip r:embed="rId48" cstate="email">
                      <a:extLst>
                        <a:ext uri="{28A0092B-C50C-407E-A947-70E740481C1C}">
                          <a14:useLocalDpi xmlns:a14="http://schemas.microsoft.com/office/drawing/2010/main"/>
                        </a:ext>
                      </a:extLst>
                    </a:blip>
                    <a:stretch>
                      <a:fillRect/>
                    </a:stretch>
                  </pic:blipFill>
                  <pic:spPr>
                    <a:xfrm>
                      <a:off x="0" y="0"/>
                      <a:ext cx="5943600" cy="2703830"/>
                    </a:xfrm>
                    <a:prstGeom prst="rect">
                      <a:avLst/>
                    </a:prstGeom>
                  </pic:spPr>
                </pic:pic>
              </a:graphicData>
            </a:graphic>
          </wp:inline>
        </w:drawing>
      </w:r>
    </w:p>
    <w:p w14:paraId="313BB540" w14:textId="77777777" w:rsidR="007B3038" w:rsidRDefault="007B3038" w:rsidP="007B3038">
      <w:r>
        <w:t>The result shows C1–C2 sharing dev-</w:t>
      </w:r>
      <w:proofErr w:type="spellStart"/>
      <w:r>
        <w:t>xyz</w:t>
      </w:r>
      <w:proofErr w:type="spellEnd"/>
      <w:r>
        <w:t xml:space="preserve"> and 10.0.0.10, and C3–C4 sharing dev-</w:t>
      </w:r>
      <w:proofErr w:type="spellStart"/>
      <w:r>
        <w:t>abc</w:t>
      </w:r>
      <w:proofErr w:type="spellEnd"/>
      <w:r>
        <w:t xml:space="preserve"> and 10.0.0.20. These pairs </w:t>
      </w:r>
      <w:proofErr w:type="gramStart"/>
      <w:r>
        <w:t>are should get</w:t>
      </w:r>
      <w:proofErr w:type="gramEnd"/>
      <w:r>
        <w:t xml:space="preserve"> high interest from a fraud perspective because multiple customer profiles appear to be operated from the same physical device and network.</w:t>
      </w:r>
    </w:p>
    <w:p w14:paraId="0C0D5BC3" w14:textId="77777777" w:rsidR="006C32DA" w:rsidRDefault="006C32DA" w:rsidP="007B3038"/>
    <w:p w14:paraId="6B96B21E" w14:textId="77777777" w:rsidR="006C32DA" w:rsidRDefault="006C32DA" w:rsidP="007B3038"/>
    <w:p w14:paraId="1257D851" w14:textId="77777777" w:rsidR="006C32DA" w:rsidRDefault="006C32DA" w:rsidP="007B3038"/>
    <w:p w14:paraId="0C1C2916" w14:textId="77777777" w:rsidR="006C32DA" w:rsidRDefault="006C32DA" w:rsidP="007B3038"/>
    <w:p w14:paraId="3285C8A3" w14:textId="32C71FCE" w:rsidR="006C32DA" w:rsidRDefault="002F64C1" w:rsidP="007B3038">
      <w:pPr>
        <w:rPr>
          <w:u w:val="single"/>
        </w:rPr>
      </w:pPr>
      <w:r w:rsidRPr="002F64C1">
        <w:rPr>
          <w:u w:val="single"/>
        </w:rPr>
        <w:lastRenderedPageBreak/>
        <w:t>Screenshots</w:t>
      </w:r>
    </w:p>
    <w:p w14:paraId="52EB1EB2" w14:textId="21056E01" w:rsidR="002D6BEB" w:rsidRPr="002F64C1" w:rsidRDefault="002F64C1" w:rsidP="002F64C1">
      <w:pPr>
        <w:rPr>
          <w:u w:val="single"/>
        </w:rPr>
      </w:pPr>
      <w:r w:rsidRPr="002F64C1">
        <w:rPr>
          <w:noProof/>
          <w:u w:val="single"/>
        </w:rPr>
        <w:drawing>
          <wp:inline distT="0" distB="0" distL="0" distR="0" wp14:anchorId="3FBA23B2" wp14:editId="70250BBD">
            <wp:extent cx="5303520" cy="3314700"/>
            <wp:effectExtent l="0" t="0" r="5080" b="0"/>
            <wp:docPr id="1495778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78381" name="Picture 1" descr="A screenshot of a computer&#10;&#10;AI-generated content may be incorrect."/>
                    <pic:cNvPicPr/>
                  </pic:nvPicPr>
                  <pic:blipFill>
                    <a:blip r:embed="rId49" cstate="screen">
                      <a:extLst>
                        <a:ext uri="{28A0092B-C50C-407E-A947-70E740481C1C}">
                          <a14:useLocalDpi xmlns:a14="http://schemas.microsoft.com/office/drawing/2010/main"/>
                        </a:ext>
                      </a:extLst>
                    </a:blip>
                    <a:stretch>
                      <a:fillRect/>
                    </a:stretch>
                  </pic:blipFill>
                  <pic:spPr>
                    <a:xfrm>
                      <a:off x="0" y="0"/>
                      <a:ext cx="5303520" cy="3314700"/>
                    </a:xfrm>
                    <a:prstGeom prst="rect">
                      <a:avLst/>
                    </a:prstGeom>
                  </pic:spPr>
                </pic:pic>
              </a:graphicData>
            </a:graphic>
          </wp:inline>
        </w:drawing>
      </w:r>
    </w:p>
    <w:p w14:paraId="5AF140F9" w14:textId="77777777" w:rsidR="002D6BEB" w:rsidRDefault="002D6BEB" w:rsidP="001C5832">
      <w:pPr>
        <w:jc w:val="left"/>
      </w:pPr>
    </w:p>
    <w:p w14:paraId="473F6D55" w14:textId="6859DFF2" w:rsidR="008A0ABB" w:rsidRDefault="002F64C1" w:rsidP="001C5832">
      <w:pPr>
        <w:jc w:val="left"/>
      </w:pPr>
      <w:r w:rsidRPr="002F64C1">
        <w:rPr>
          <w:noProof/>
        </w:rPr>
        <w:drawing>
          <wp:inline distT="0" distB="0" distL="0" distR="0" wp14:anchorId="07EA7548" wp14:editId="36297973">
            <wp:extent cx="5410200" cy="3381376"/>
            <wp:effectExtent l="0" t="0" r="0" b="0"/>
            <wp:docPr id="2001658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58657" name="Picture 1" descr="A screenshot of a computer&#10;&#10;AI-generated content may be incorrect."/>
                    <pic:cNvPicPr/>
                  </pic:nvPicPr>
                  <pic:blipFill>
                    <a:blip r:embed="rId50" cstate="screen">
                      <a:extLst>
                        <a:ext uri="{28A0092B-C50C-407E-A947-70E740481C1C}">
                          <a14:useLocalDpi xmlns:a14="http://schemas.microsoft.com/office/drawing/2010/main"/>
                        </a:ext>
                      </a:extLst>
                    </a:blip>
                    <a:stretch>
                      <a:fillRect/>
                    </a:stretch>
                  </pic:blipFill>
                  <pic:spPr>
                    <a:xfrm>
                      <a:off x="0" y="0"/>
                      <a:ext cx="5427746" cy="3392342"/>
                    </a:xfrm>
                    <a:prstGeom prst="rect">
                      <a:avLst/>
                    </a:prstGeom>
                  </pic:spPr>
                </pic:pic>
              </a:graphicData>
            </a:graphic>
          </wp:inline>
        </w:drawing>
      </w:r>
    </w:p>
    <w:p w14:paraId="319A9E65" w14:textId="77777777" w:rsidR="002D6BEB" w:rsidRDefault="002D6BEB" w:rsidP="001C5832">
      <w:pPr>
        <w:jc w:val="left"/>
      </w:pPr>
    </w:p>
    <w:p w14:paraId="50FEA73D" w14:textId="7AB995E0" w:rsidR="00CA6993" w:rsidRDefault="00CA6993" w:rsidP="00CA6993">
      <w:pPr>
        <w:pStyle w:val="Heading1"/>
      </w:pPr>
      <w:r>
        <w:lastRenderedPageBreak/>
        <w:t>Task 4: Watermarks in Real-Time Stream Processing using Apache Kafka and Apache Flink (Docker Setup)</w:t>
      </w:r>
    </w:p>
    <w:p w14:paraId="4D4EE342" w14:textId="77777777" w:rsidR="00CA6993" w:rsidRDefault="00CA6993" w:rsidP="00CA6993">
      <w:pPr>
        <w:pStyle w:val="Heading2"/>
      </w:pPr>
      <w:r>
        <w:t>Part 1 — Understanding Watermarks</w:t>
      </w:r>
    </w:p>
    <w:p w14:paraId="6C4B0088" w14:textId="0E0A884C" w:rsidR="00CA6993" w:rsidRDefault="00CA6993" w:rsidP="00CA6993">
      <w:r>
        <w:t>1.1)</w:t>
      </w:r>
    </w:p>
    <w:p w14:paraId="1433619D" w14:textId="77777777" w:rsidR="00CA6993" w:rsidRDefault="00CA6993" w:rsidP="00CA6993">
      <w:r>
        <w:t>The real time systems consume never ending stream of data. This data is used to generate outputs such as sums, averages or counts. This is usually done by grouping the events into time windows. However, due to unforeseen circumstances data can arrive out of order. A watermark is a rule which specifies whether the time window for processing the data elapsed or not, rather than waiting forever for late events to arrive.</w:t>
      </w:r>
    </w:p>
    <w:p w14:paraId="123473B1" w14:textId="77777777" w:rsidR="00CA6993" w:rsidRDefault="00CA6993" w:rsidP="00CA6993">
      <w:r>
        <w:t>For an example imagine a city traffic system where the road sensors send the number of cars every minute. Due to a slow network a reading measured at 10:01 might arrive late at 10:03. Without watermarks, the system will close the 10:00–10:01 window too early which would result missing the late reading thus resulting wrong traffic stats,</w:t>
      </w:r>
    </w:p>
    <w:p w14:paraId="014714DD" w14:textId="77777777" w:rsidR="00CA6993" w:rsidRDefault="00CA6993" w:rsidP="00CA6993">
      <w:r>
        <w:t>With watermarks, we can say specify wait up to 30 seconds for late data, then close the window and publish the result which gives a good balance between freshness and accuracy specially for live dashboards.</w:t>
      </w:r>
    </w:p>
    <w:p w14:paraId="4BB3E515" w14:textId="77777777" w:rsidR="00A37C4C" w:rsidRDefault="00A37C4C" w:rsidP="00CA6993"/>
    <w:p w14:paraId="6E5CB7A1" w14:textId="77777777" w:rsidR="00A37C4C" w:rsidRDefault="00A37C4C" w:rsidP="00CA6993"/>
    <w:p w14:paraId="1BBB18F4" w14:textId="77777777" w:rsidR="00A37C4C" w:rsidRDefault="00A37C4C" w:rsidP="00CA6993"/>
    <w:p w14:paraId="1A39E1BF" w14:textId="77777777" w:rsidR="00A37C4C" w:rsidRDefault="00A37C4C" w:rsidP="00CA6993"/>
    <w:p w14:paraId="4E8F1013" w14:textId="77777777" w:rsidR="00A37C4C" w:rsidRDefault="00A37C4C" w:rsidP="00CA6993"/>
    <w:p w14:paraId="032CF086" w14:textId="77777777" w:rsidR="00A37C4C" w:rsidRDefault="00A37C4C" w:rsidP="00CA6993"/>
    <w:p w14:paraId="107718F3" w14:textId="77777777" w:rsidR="00A37C4C" w:rsidRDefault="00A37C4C" w:rsidP="00CA6993"/>
    <w:p w14:paraId="3A58A097" w14:textId="41B4010A" w:rsidR="00A37C4C" w:rsidRDefault="00A37C4C" w:rsidP="00A37C4C">
      <w:r>
        <w:lastRenderedPageBreak/>
        <w:t>1.2)</w:t>
      </w:r>
    </w:p>
    <w:p w14:paraId="574FC22F" w14:textId="4404D24E" w:rsidR="00A37C4C" w:rsidRDefault="00A37C4C" w:rsidP="00A37C4C">
      <w:r w:rsidRPr="00C475F4">
        <w:t>The three main strategies for generating watermarks are Periodic, Punctuated, and Event-Time-Based</w:t>
      </w:r>
      <w:r>
        <w:t>.</w:t>
      </w:r>
    </w:p>
    <w:p w14:paraId="12071519" w14:textId="0804E4BD" w:rsidR="00A37C4C" w:rsidRDefault="00A37C4C" w:rsidP="00A37C4C">
      <w:pPr>
        <w:rPr>
          <w:u w:val="single"/>
        </w:rPr>
      </w:pPr>
      <w:r w:rsidRPr="00A6172F">
        <w:rPr>
          <w:u w:val="single"/>
        </w:rPr>
        <w:t>Periodic watermarks</w:t>
      </w:r>
    </w:p>
    <w:p w14:paraId="6FD2D2B4" w14:textId="501C91FB" w:rsidR="00A37C4C" w:rsidRPr="00357427" w:rsidRDefault="00A37C4C" w:rsidP="00A37C4C">
      <w:r w:rsidRPr="00FA23AA">
        <w:t>The periodic watermark strategy generates watermarks at fixed intervals based on processing time or the system clock (e.g., every 100ms). The system calculates the watermark by finding the maximum event time observed during the period and then subtracting a pre-configured 'allowed lateness' delay. This technique ensures that the system can consistently advance without stalling, even when the incoming data stream is inactive or when data is sparse.</w:t>
      </w:r>
    </w:p>
    <w:p w14:paraId="05EA2E51" w14:textId="77777777" w:rsidR="00A37C4C" w:rsidRDefault="00A37C4C" w:rsidP="00A37C4C">
      <w:pPr>
        <w:rPr>
          <w:u w:val="single"/>
        </w:rPr>
      </w:pPr>
      <w:r w:rsidRPr="00A6172F">
        <w:rPr>
          <w:u w:val="single"/>
        </w:rPr>
        <w:t>Punctuated watermarks</w:t>
      </w:r>
    </w:p>
    <w:p w14:paraId="7EF83E23" w14:textId="73191BA1" w:rsidR="00A37C4C" w:rsidRPr="00357427" w:rsidRDefault="00A37C4C" w:rsidP="00A37C4C">
      <w:r w:rsidRPr="00053978">
        <w:t>Punctuated watermarks are created only when a special marker event appears in the data stream. This marker event carries a flag or metadata which tells the stream processor that time has elapsed. Therefore, punctuated watermarks do not use a timer; instead, the stream processor waits for these marker events and uses the marker event metadata to generate the new watermark. However, the system will stop advancing the time (stall) if these marker events do not arrive as expected.</w:t>
      </w:r>
    </w:p>
    <w:p w14:paraId="5DA50946" w14:textId="3EC7D770" w:rsidR="00A37C4C" w:rsidRPr="00A6172F" w:rsidRDefault="00A37C4C" w:rsidP="00A37C4C">
      <w:pPr>
        <w:rPr>
          <w:u w:val="single"/>
        </w:rPr>
      </w:pPr>
      <w:r w:rsidRPr="00A6172F">
        <w:rPr>
          <w:u w:val="single"/>
        </w:rPr>
        <w:t>Event-time-based watermarks</w:t>
      </w:r>
    </w:p>
    <w:p w14:paraId="1F61A689" w14:textId="77777777" w:rsidR="00A37C4C" w:rsidRDefault="00A37C4C" w:rsidP="00A37C4C">
      <w:r w:rsidRPr="007B775B">
        <w:t xml:space="preserve">Event-Time-Based Watermarks are based on the actual event time in the data record itself. e.g. when a social media post was </w:t>
      </w:r>
      <w:proofErr w:type="gramStart"/>
      <w:r w:rsidRPr="007B775B">
        <w:t>actually made</w:t>
      </w:r>
      <w:proofErr w:type="gramEnd"/>
      <w:r w:rsidRPr="007B775B">
        <w:t>. Rather than considering event received time. Therefore, system is focused on measuring the actual timeline of events, regardless of network delays or out-of-order arrival.</w:t>
      </w:r>
      <w:r>
        <w:t xml:space="preserve"> </w:t>
      </w:r>
      <w:r w:rsidRPr="00F5015F">
        <w:t>The watermark advances only when new, later-timestamped data arrives.</w:t>
      </w:r>
    </w:p>
    <w:p w14:paraId="003EA306" w14:textId="77777777" w:rsidR="00A37C4C" w:rsidRDefault="00A37C4C" w:rsidP="00A37C4C">
      <w:r w:rsidRPr="00002B11">
        <w:t>Watermark =Max Event Time Seen−Fixed Delay</w:t>
      </w:r>
    </w:p>
    <w:p w14:paraId="7E00DB11" w14:textId="77777777" w:rsidR="00A37C4C" w:rsidRDefault="00A37C4C" w:rsidP="00A37C4C"/>
    <w:p w14:paraId="03D5EFD6" w14:textId="77777777" w:rsidR="00357427" w:rsidRDefault="00357427" w:rsidP="00A37C4C"/>
    <w:tbl>
      <w:tblPr>
        <w:tblW w:w="9020" w:type="dxa"/>
        <w:tblLook w:val="04A0" w:firstRow="1" w:lastRow="0" w:firstColumn="1" w:lastColumn="0" w:noHBand="0" w:noVBand="1"/>
      </w:tblPr>
      <w:tblGrid>
        <w:gridCol w:w="2440"/>
        <w:gridCol w:w="2940"/>
        <w:gridCol w:w="3640"/>
      </w:tblGrid>
      <w:tr w:rsidR="00A37C4C" w:rsidRPr="00301834" w14:paraId="5BD04843" w14:textId="77777777" w:rsidTr="00AC765C">
        <w:trPr>
          <w:trHeight w:val="320"/>
        </w:trPr>
        <w:tc>
          <w:tcPr>
            <w:tcW w:w="2440" w:type="dxa"/>
            <w:tcBorders>
              <w:top w:val="single" w:sz="4" w:space="0" w:color="auto"/>
              <w:left w:val="single" w:sz="4" w:space="0" w:color="auto"/>
              <w:bottom w:val="single" w:sz="4" w:space="0" w:color="auto"/>
              <w:right w:val="single" w:sz="4" w:space="0" w:color="auto"/>
            </w:tcBorders>
            <w:hideMark/>
          </w:tcPr>
          <w:p w14:paraId="01E11CBB"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lastRenderedPageBreak/>
              <w:t>Strategy</w:t>
            </w:r>
          </w:p>
        </w:tc>
        <w:tc>
          <w:tcPr>
            <w:tcW w:w="2940" w:type="dxa"/>
            <w:tcBorders>
              <w:top w:val="single" w:sz="4" w:space="0" w:color="auto"/>
              <w:left w:val="nil"/>
              <w:bottom w:val="single" w:sz="4" w:space="0" w:color="auto"/>
              <w:right w:val="single" w:sz="4" w:space="0" w:color="auto"/>
            </w:tcBorders>
            <w:hideMark/>
          </w:tcPr>
          <w:p w14:paraId="3417F5E5"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ros</w:t>
            </w:r>
          </w:p>
        </w:tc>
        <w:tc>
          <w:tcPr>
            <w:tcW w:w="3640" w:type="dxa"/>
            <w:tcBorders>
              <w:top w:val="single" w:sz="4" w:space="0" w:color="auto"/>
              <w:left w:val="nil"/>
              <w:bottom w:val="single" w:sz="4" w:space="0" w:color="auto"/>
              <w:right w:val="single" w:sz="4" w:space="0" w:color="auto"/>
            </w:tcBorders>
            <w:hideMark/>
          </w:tcPr>
          <w:p w14:paraId="1641225F"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Cons </w:t>
            </w:r>
          </w:p>
        </w:tc>
      </w:tr>
      <w:tr w:rsidR="00A37C4C" w:rsidRPr="00301834" w14:paraId="713F1921" w14:textId="77777777" w:rsidTr="00AC765C">
        <w:trPr>
          <w:trHeight w:val="2240"/>
        </w:trPr>
        <w:tc>
          <w:tcPr>
            <w:tcW w:w="2440" w:type="dxa"/>
            <w:tcBorders>
              <w:top w:val="nil"/>
              <w:left w:val="single" w:sz="4" w:space="0" w:color="auto"/>
              <w:bottom w:val="single" w:sz="4" w:space="0" w:color="auto"/>
              <w:right w:val="single" w:sz="4" w:space="0" w:color="auto"/>
            </w:tcBorders>
            <w:hideMark/>
          </w:tcPr>
          <w:p w14:paraId="6EAD56AF"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533A81AE"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9F4763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7DC67F32"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6071238E" w14:textId="02687E6B"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eriodic Watermarks</w:t>
            </w:r>
          </w:p>
        </w:tc>
        <w:tc>
          <w:tcPr>
            <w:tcW w:w="2940" w:type="dxa"/>
            <w:tcBorders>
              <w:top w:val="nil"/>
              <w:left w:val="nil"/>
              <w:bottom w:val="single" w:sz="4" w:space="0" w:color="auto"/>
              <w:right w:val="single" w:sz="4" w:space="0" w:color="auto"/>
            </w:tcBorders>
            <w:hideMark/>
          </w:tcPr>
          <w:p w14:paraId="6F6DEA08"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stall risk </w:t>
            </w:r>
          </w:p>
          <w:p w14:paraId="66B820E0"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processing overhead, as checks occur only at set intervals. </w:t>
            </w:r>
          </w:p>
          <w:p w14:paraId="40D227D6" w14:textId="77777777" w:rsidR="00A37C4C" w:rsidRPr="00301834"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kew can be easily adjusted to balance accuracy and latency.</w:t>
            </w:r>
          </w:p>
        </w:tc>
        <w:tc>
          <w:tcPr>
            <w:tcW w:w="3640" w:type="dxa"/>
            <w:tcBorders>
              <w:top w:val="nil"/>
              <w:left w:val="nil"/>
              <w:bottom w:val="single" w:sz="4" w:space="0" w:color="auto"/>
              <w:right w:val="single" w:sz="4" w:space="0" w:color="auto"/>
            </w:tcBorders>
            <w:hideMark/>
          </w:tcPr>
          <w:p w14:paraId="594F1D40" w14:textId="77777777" w:rsidR="00A37C4C"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Always introduces a delay, increasing latency. </w:t>
            </w:r>
          </w:p>
          <w:p w14:paraId="4B21F84A" w14:textId="77777777" w:rsidR="00A37C4C" w:rsidRPr="00301834"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Cannot handle extremely late events.</w:t>
            </w:r>
          </w:p>
        </w:tc>
      </w:tr>
      <w:tr w:rsidR="00A37C4C" w:rsidRPr="00301834" w14:paraId="37924B61" w14:textId="77777777" w:rsidTr="00AC765C">
        <w:trPr>
          <w:trHeight w:val="1760"/>
        </w:trPr>
        <w:tc>
          <w:tcPr>
            <w:tcW w:w="2440" w:type="dxa"/>
            <w:tcBorders>
              <w:top w:val="nil"/>
              <w:left w:val="single" w:sz="4" w:space="0" w:color="auto"/>
              <w:bottom w:val="single" w:sz="4" w:space="0" w:color="auto"/>
              <w:right w:val="single" w:sz="4" w:space="0" w:color="auto"/>
            </w:tcBorders>
            <w:hideMark/>
          </w:tcPr>
          <w:p w14:paraId="0AC6514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373DC56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D37DB3C"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CB3F68F" w14:textId="57CAE173"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unctuated Watermarks</w:t>
            </w:r>
          </w:p>
        </w:tc>
        <w:tc>
          <w:tcPr>
            <w:tcW w:w="2940" w:type="dxa"/>
            <w:tcBorders>
              <w:top w:val="nil"/>
              <w:left w:val="nil"/>
              <w:bottom w:val="single" w:sz="4" w:space="0" w:color="auto"/>
              <w:right w:val="single" w:sz="4" w:space="0" w:color="auto"/>
            </w:tcBorders>
            <w:hideMark/>
          </w:tcPr>
          <w:p w14:paraId="3F069142"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Provides the fastest possible update.</w:t>
            </w:r>
          </w:p>
        </w:tc>
        <w:tc>
          <w:tcPr>
            <w:tcW w:w="3640" w:type="dxa"/>
            <w:tcBorders>
              <w:top w:val="nil"/>
              <w:left w:val="nil"/>
              <w:bottom w:val="single" w:sz="4" w:space="0" w:color="auto"/>
              <w:right w:val="single" w:sz="4" w:space="0" w:color="auto"/>
            </w:tcBorders>
            <w:hideMark/>
          </w:tcPr>
          <w:p w14:paraId="79FF6B7D"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High Stall Risk and High Overhead.</w:t>
            </w:r>
          </w:p>
          <w:p w14:paraId="56CB846F"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Requires checking every record for the marker flag. </w:t>
            </w:r>
          </w:p>
          <w:p w14:paraId="58A47110"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ource Dependency: Relies on the producer to correctly generate the marker events.</w:t>
            </w:r>
          </w:p>
        </w:tc>
      </w:tr>
      <w:tr w:rsidR="00A37C4C" w:rsidRPr="00301834" w14:paraId="7B4DDDC4" w14:textId="77777777" w:rsidTr="00AC765C">
        <w:trPr>
          <w:trHeight w:val="840"/>
        </w:trPr>
        <w:tc>
          <w:tcPr>
            <w:tcW w:w="2440" w:type="dxa"/>
            <w:tcBorders>
              <w:top w:val="nil"/>
              <w:left w:val="single" w:sz="4" w:space="0" w:color="auto"/>
              <w:bottom w:val="single" w:sz="4" w:space="0" w:color="auto"/>
              <w:right w:val="single" w:sz="4" w:space="0" w:color="auto"/>
            </w:tcBorders>
            <w:hideMark/>
          </w:tcPr>
          <w:p w14:paraId="40AB225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262968B" w14:textId="02E25A34"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Event-Time-Based Watermarks</w:t>
            </w:r>
          </w:p>
        </w:tc>
        <w:tc>
          <w:tcPr>
            <w:tcW w:w="2940" w:type="dxa"/>
            <w:tcBorders>
              <w:top w:val="nil"/>
              <w:left w:val="nil"/>
              <w:bottom w:val="single" w:sz="4" w:space="0" w:color="auto"/>
              <w:right w:val="single" w:sz="4" w:space="0" w:color="auto"/>
            </w:tcBorders>
            <w:hideMark/>
          </w:tcPr>
          <w:p w14:paraId="1B35FEDB"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Essential for consistent results regardless of network delays or processing lag.</w:t>
            </w:r>
          </w:p>
        </w:tc>
        <w:tc>
          <w:tcPr>
            <w:tcW w:w="3640" w:type="dxa"/>
            <w:tcBorders>
              <w:top w:val="nil"/>
              <w:left w:val="nil"/>
              <w:bottom w:val="single" w:sz="4" w:space="0" w:color="auto"/>
              <w:right w:val="single" w:sz="4" w:space="0" w:color="auto"/>
            </w:tcBorders>
            <w:hideMark/>
          </w:tcPr>
          <w:p w14:paraId="017EDF6C"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Requires handling out-of-order data, which introduces complexity in stream processor logic and state management.</w:t>
            </w:r>
          </w:p>
        </w:tc>
      </w:tr>
    </w:tbl>
    <w:p w14:paraId="7541967F" w14:textId="77777777" w:rsidR="00A37C4C" w:rsidRDefault="00A37C4C" w:rsidP="00A37C4C"/>
    <w:p w14:paraId="52C6C72A" w14:textId="684E9E59" w:rsidR="00810F1E" w:rsidRDefault="00F71C81" w:rsidP="00810F1E">
      <w:r>
        <w:t>1.3)</w:t>
      </w:r>
      <w:r w:rsidR="00810F1E">
        <w:t xml:space="preserve"> </w:t>
      </w:r>
      <w:r w:rsidR="00810F1E" w:rsidRPr="006C0FA8">
        <w:t>Handling late or out-of-order events</w:t>
      </w:r>
    </w:p>
    <w:p w14:paraId="2BC309A2" w14:textId="7455453E" w:rsidR="00100173" w:rsidRPr="00100173" w:rsidRDefault="00100173" w:rsidP="00810F1E">
      <w:pPr>
        <w:rPr>
          <w:u w:val="single"/>
        </w:rPr>
      </w:pPr>
      <w:r w:rsidRPr="00100173">
        <w:rPr>
          <w:u w:val="single"/>
        </w:rPr>
        <w:t>Periodic Watermarks</w:t>
      </w:r>
    </w:p>
    <w:p w14:paraId="2ED37D6F" w14:textId="77777777" w:rsidR="00810F1E" w:rsidRDefault="00810F1E" w:rsidP="00810F1E">
      <w:r>
        <w:t xml:space="preserve">Periodic Watermarks closes the time window as soon as duration is elapsed. The time is based on the system clock rather than the event time therefore the lagging events are considered late.  If the network lags watermarks will be generated continuously which would result dropping valid data. To mitigate these following strategies can the implemented. </w:t>
      </w:r>
    </w:p>
    <w:p w14:paraId="0036A60C" w14:textId="5DA2BEDB" w:rsidR="00810F1E" w:rsidRDefault="00810F1E" w:rsidP="00441D8D">
      <w:pPr>
        <w:pStyle w:val="ListParagraph"/>
        <w:numPr>
          <w:ilvl w:val="0"/>
          <w:numId w:val="70"/>
        </w:numPr>
        <w:spacing w:line="278" w:lineRule="auto"/>
        <w:jc w:val="left"/>
      </w:pPr>
      <w:r>
        <w:t>Tune Allowed Lateness. In some systems it is possible to keep a window state around for a specific time after the watermark has passed. If a late event arrives during this grace period, the window is re-opened, the calculation is updated, and a corrected result is emitted.</w:t>
      </w:r>
    </w:p>
    <w:p w14:paraId="4B8CB82F" w14:textId="77777777" w:rsidR="00810F1E" w:rsidRDefault="00810F1E" w:rsidP="00810F1E">
      <w:pPr>
        <w:pStyle w:val="ListParagraph"/>
        <w:numPr>
          <w:ilvl w:val="0"/>
          <w:numId w:val="70"/>
        </w:numPr>
        <w:spacing w:line="278" w:lineRule="auto"/>
        <w:jc w:val="left"/>
      </w:pPr>
      <w:r>
        <w:t>Change watermark calculation strategy. This will stall the watermark automatically until data is available with new timestamps.</w:t>
      </w:r>
    </w:p>
    <w:p w14:paraId="7082B8C9" w14:textId="77777777" w:rsidR="00810F1E" w:rsidRDefault="00810F1E" w:rsidP="00810F1E">
      <w:pPr>
        <w:ind w:left="720" w:firstLine="720"/>
      </w:pPr>
      <w:r>
        <w:t>Change formula from "Watermark=</w:t>
      </w:r>
      <w:proofErr w:type="spellStart"/>
      <w:r>
        <w:t>SystemTime</w:t>
      </w:r>
      <w:proofErr w:type="spellEnd"/>
      <w:r>
        <w:t>−Delay" to "Watermark=</w:t>
      </w:r>
      <w:proofErr w:type="spellStart"/>
      <w:r>
        <w:t>MaxObservedEventTime</w:t>
      </w:r>
      <w:proofErr w:type="spellEnd"/>
      <w:r>
        <w:t>−Delay"</w:t>
      </w:r>
    </w:p>
    <w:p w14:paraId="61F7DF2B" w14:textId="77777777" w:rsidR="00810F1E" w:rsidRDefault="00810F1E" w:rsidP="00810F1E">
      <w:pPr>
        <w:pStyle w:val="ListParagraph"/>
        <w:numPr>
          <w:ilvl w:val="0"/>
          <w:numId w:val="70"/>
        </w:numPr>
        <w:spacing w:line="278" w:lineRule="auto"/>
        <w:jc w:val="left"/>
      </w:pPr>
      <w:r>
        <w:t>Implement a Dead Letter Queue and process the data later.</w:t>
      </w:r>
    </w:p>
    <w:p w14:paraId="7D3960E4" w14:textId="77777777" w:rsidR="00810F1E" w:rsidRDefault="00810F1E" w:rsidP="00810F1E">
      <w:pPr>
        <w:pStyle w:val="ListParagraph"/>
        <w:numPr>
          <w:ilvl w:val="0"/>
          <w:numId w:val="70"/>
        </w:numPr>
        <w:spacing w:line="278" w:lineRule="auto"/>
        <w:jc w:val="left"/>
      </w:pPr>
      <w:r>
        <w:t>Increase Buffer this will tolerate longer network delays, but latency will be high.</w:t>
      </w:r>
    </w:p>
    <w:p w14:paraId="1D46F6BA" w14:textId="66EBEC75" w:rsidR="00810F1E" w:rsidRPr="00100173" w:rsidRDefault="00100173" w:rsidP="00810F1E">
      <w:pPr>
        <w:rPr>
          <w:u w:val="single"/>
        </w:rPr>
      </w:pPr>
      <w:r w:rsidRPr="00100173">
        <w:rPr>
          <w:u w:val="single"/>
        </w:rPr>
        <w:lastRenderedPageBreak/>
        <w:t>Punctuated Watermarks</w:t>
      </w:r>
    </w:p>
    <w:p w14:paraId="467406A0" w14:textId="266D8268" w:rsidR="00810F1E" w:rsidRDefault="00810F1E" w:rsidP="00810F1E">
      <w:r>
        <w:t xml:space="preserve">The biggest risk with punctuated watermarks is that if the data source goes quiet or marker events does not </w:t>
      </w:r>
      <w:proofErr w:type="spellStart"/>
      <w:proofErr w:type="gramStart"/>
      <w:r>
        <w:t>arrive</w:t>
      </w:r>
      <w:r w:rsidR="008523BE">
        <w:t>,</w:t>
      </w:r>
      <w:r>
        <w:t>watermark</w:t>
      </w:r>
      <w:proofErr w:type="spellEnd"/>
      <w:proofErr w:type="gramEnd"/>
      <w:r>
        <w:t xml:space="preserve"> will stop moving which would result a stagnant window. To mitigate this following can be done,</w:t>
      </w:r>
    </w:p>
    <w:p w14:paraId="6C2F05C8" w14:textId="67D15E3D" w:rsidR="00810F1E" w:rsidRDefault="00810F1E" w:rsidP="00441D8D">
      <w:pPr>
        <w:ind w:firstLine="720"/>
      </w:pPr>
      <w:r>
        <w:t>- Implement a timeout, window will move after a timeout occurs.</w:t>
      </w:r>
    </w:p>
    <w:p w14:paraId="62FDCBCE" w14:textId="39128C16" w:rsidR="00810F1E" w:rsidRDefault="00810F1E" w:rsidP="00810F1E">
      <w:r>
        <w:tab/>
        <w:t>- If the source sends late event after the mark event handling that with a Dead Letter Queue and process later.</w:t>
      </w:r>
    </w:p>
    <w:p w14:paraId="3D808B4F" w14:textId="42602DD8" w:rsidR="00810F1E" w:rsidRDefault="00810F1E" w:rsidP="00810F1E">
      <w:r>
        <w:tab/>
        <w:t xml:space="preserve">- </w:t>
      </w:r>
      <w:r w:rsidRPr="00086C1D">
        <w:t xml:space="preserve">Use Heartbeats events </w:t>
      </w:r>
      <w:r w:rsidR="00100173">
        <w:t>and</w:t>
      </w:r>
      <w:r w:rsidRPr="00086C1D">
        <w:t xml:space="preserve"> move the time window when the data stream is empty. This will advance the watermarks to UpToDate.</w:t>
      </w:r>
    </w:p>
    <w:p w14:paraId="076D17A4" w14:textId="77777777" w:rsidR="00810F1E" w:rsidRDefault="00810F1E" w:rsidP="00810F1E"/>
    <w:p w14:paraId="1DD90620" w14:textId="29CCCAD9" w:rsidR="008523BE" w:rsidRPr="008523BE" w:rsidRDefault="008523BE" w:rsidP="00810F1E">
      <w:pPr>
        <w:rPr>
          <w:u w:val="single"/>
        </w:rPr>
      </w:pPr>
      <w:r w:rsidRPr="008523BE">
        <w:rPr>
          <w:u w:val="single"/>
        </w:rPr>
        <w:t>Event-Time-Based Watermarks</w:t>
      </w:r>
    </w:p>
    <w:p w14:paraId="7F309C0E" w14:textId="77777777" w:rsidR="00810F1E" w:rsidRDefault="00810F1E" w:rsidP="00810F1E">
      <w:r>
        <w:t xml:space="preserve">For Event-Time-Based Watermarks it is possible to </w:t>
      </w:r>
    </w:p>
    <w:p w14:paraId="06DFCF1C" w14:textId="77777777" w:rsidR="00810F1E" w:rsidRDefault="00810F1E" w:rsidP="00810F1E">
      <w:r>
        <w:tab/>
        <w:t>- configure the system to define a specific duration of "allowed lateness" after the watermark has passed the window's end time and handle late date. Like in Flink.</w:t>
      </w:r>
    </w:p>
    <w:p w14:paraId="0EB8F09C" w14:textId="695FC8B4" w:rsidR="00810F1E" w:rsidRDefault="00810F1E" w:rsidP="00810F1E">
      <w:r>
        <w:tab/>
        <w:t>- Dead Letter Queue and process later.</w:t>
      </w:r>
    </w:p>
    <w:p w14:paraId="101F710D" w14:textId="77777777" w:rsidR="00D175FB" w:rsidRDefault="00D175FB" w:rsidP="00810F1E"/>
    <w:p w14:paraId="67F35B73" w14:textId="7A90DE38" w:rsidR="00810F1E" w:rsidRPr="00D175FB" w:rsidRDefault="00810F1E" w:rsidP="00810F1E">
      <w:pPr>
        <w:rPr>
          <w:u w:val="single"/>
        </w:rPr>
      </w:pPr>
      <w:r>
        <w:t xml:space="preserve">The social media streaming platform </w:t>
      </w:r>
      <w:proofErr w:type="gramStart"/>
      <w:r>
        <w:t>have</w:t>
      </w:r>
      <w:proofErr w:type="gramEnd"/>
      <w:r>
        <w:t xml:space="preserve"> high-</w:t>
      </w:r>
      <w:r w:rsidR="00F93B97">
        <w:t>volume,</w:t>
      </w:r>
      <w:r>
        <w:t xml:space="preserve"> spikes of data and globally distributed therefore we should expect to handle bursty and variable network latency of data. </w:t>
      </w:r>
      <w:r w:rsidRPr="00D175FB">
        <w:rPr>
          <w:u w:val="single"/>
        </w:rPr>
        <w:t>The best strategy to handle this would be Event-Time-Based Watermarks with Bounded Out-of-</w:t>
      </w:r>
      <w:proofErr w:type="spellStart"/>
      <w:r w:rsidRPr="00D175FB">
        <w:rPr>
          <w:u w:val="single"/>
        </w:rPr>
        <w:t>Orderness</w:t>
      </w:r>
      <w:proofErr w:type="spellEnd"/>
      <w:r w:rsidRPr="00D175FB">
        <w:rPr>
          <w:u w:val="single"/>
        </w:rPr>
        <w:t>.</w:t>
      </w:r>
    </w:p>
    <w:p w14:paraId="7E084641" w14:textId="77777777" w:rsidR="00810F1E" w:rsidRDefault="00810F1E" w:rsidP="00810F1E">
      <w:r>
        <w:t>Since it tracks the true progress of the event stream, ensuring that results are based on the actual time the events occurred, despite events arriving out of order. The "Fixed Delay" parameter will allow to balance the need of accuracy and latency where for social media platforms the accuracy is most probably eventually consistent.</w:t>
      </w:r>
    </w:p>
    <w:p w14:paraId="1B4C5ED3" w14:textId="77777777" w:rsidR="00A37C4C" w:rsidRDefault="00A37C4C" w:rsidP="00A37C4C"/>
    <w:p w14:paraId="09763C2F" w14:textId="77777777" w:rsidR="0098033E" w:rsidRDefault="0098033E" w:rsidP="0098033E">
      <w:pPr>
        <w:pStyle w:val="Heading2"/>
      </w:pPr>
      <w:r>
        <w:lastRenderedPageBreak/>
        <w:t>Part 2 — Implementation using Docker (Kafka + Flink)</w:t>
      </w:r>
    </w:p>
    <w:p w14:paraId="0A1D17A3" w14:textId="77777777" w:rsidR="00BC528F" w:rsidRDefault="00BC528F" w:rsidP="00BC528F">
      <w:pPr>
        <w:pStyle w:val="Heading3"/>
      </w:pPr>
      <w:r>
        <w:t>Step 1 — Environment Setup</w:t>
      </w:r>
    </w:p>
    <w:p w14:paraId="5FBA96AD" w14:textId="30598D56" w:rsidR="00CA6993" w:rsidRPr="00CA6993" w:rsidRDefault="002964A4" w:rsidP="00396BA6">
      <w:pPr>
        <w:jc w:val="center"/>
      </w:pPr>
      <w:r w:rsidRPr="002964A4">
        <w:rPr>
          <w:noProof/>
        </w:rPr>
        <w:drawing>
          <wp:inline distT="0" distB="0" distL="0" distR="0" wp14:anchorId="768FDC61" wp14:editId="0C9B200E">
            <wp:extent cx="3175000" cy="2713676"/>
            <wp:effectExtent l="0" t="0" r="0" b="0"/>
            <wp:docPr id="8173923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2300" name="Picture 1" descr="A screenshot of a computer&#10;&#10;AI-generated content may be incorrect."/>
                    <pic:cNvPicPr/>
                  </pic:nvPicPr>
                  <pic:blipFill>
                    <a:blip r:embed="rId51" cstate="screen">
                      <a:extLst>
                        <a:ext uri="{28A0092B-C50C-407E-A947-70E740481C1C}">
                          <a14:useLocalDpi xmlns:a14="http://schemas.microsoft.com/office/drawing/2010/main"/>
                        </a:ext>
                      </a:extLst>
                    </a:blip>
                    <a:stretch>
                      <a:fillRect/>
                    </a:stretch>
                  </pic:blipFill>
                  <pic:spPr>
                    <a:xfrm>
                      <a:off x="0" y="0"/>
                      <a:ext cx="3196443" cy="2732003"/>
                    </a:xfrm>
                    <a:prstGeom prst="rect">
                      <a:avLst/>
                    </a:prstGeom>
                  </pic:spPr>
                </pic:pic>
              </a:graphicData>
            </a:graphic>
          </wp:inline>
        </w:drawing>
      </w:r>
    </w:p>
    <w:p w14:paraId="162A53CE" w14:textId="1041D90A" w:rsidR="002D6BEB" w:rsidRDefault="002964A4" w:rsidP="002964A4">
      <w:pPr>
        <w:pStyle w:val="Heading3"/>
      </w:pPr>
      <w:r w:rsidRPr="002964A4">
        <w:t>Step 2 — Data and Kafka Topics</w:t>
      </w:r>
    </w:p>
    <w:p w14:paraId="02CB0AA1" w14:textId="1296E958" w:rsidR="00D46A5F" w:rsidRPr="00D46A5F" w:rsidRDefault="00D46A5F" w:rsidP="00D46A5F">
      <w:r>
        <w:t>Create Topic</w:t>
      </w:r>
    </w:p>
    <w:p w14:paraId="095A089B" w14:textId="1DB22DBC" w:rsidR="002964A4" w:rsidRDefault="00396BA6" w:rsidP="002964A4">
      <w:r w:rsidRPr="00396BA6">
        <w:rPr>
          <w:noProof/>
        </w:rPr>
        <w:drawing>
          <wp:inline distT="0" distB="0" distL="0" distR="0" wp14:anchorId="57913F11" wp14:editId="6990282E">
            <wp:extent cx="6232583" cy="3670300"/>
            <wp:effectExtent l="0" t="0" r="0" b="0"/>
            <wp:docPr id="48447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3812" name=""/>
                    <pic:cNvPicPr/>
                  </pic:nvPicPr>
                  <pic:blipFill>
                    <a:blip r:embed="rId52" cstate="email">
                      <a:extLst>
                        <a:ext uri="{28A0092B-C50C-407E-A947-70E740481C1C}">
                          <a14:useLocalDpi xmlns:a14="http://schemas.microsoft.com/office/drawing/2010/main"/>
                        </a:ext>
                      </a:extLst>
                    </a:blip>
                    <a:stretch>
                      <a:fillRect/>
                    </a:stretch>
                  </pic:blipFill>
                  <pic:spPr>
                    <a:xfrm>
                      <a:off x="0" y="0"/>
                      <a:ext cx="6278605" cy="3697402"/>
                    </a:xfrm>
                    <a:prstGeom prst="rect">
                      <a:avLst/>
                    </a:prstGeom>
                  </pic:spPr>
                </pic:pic>
              </a:graphicData>
            </a:graphic>
          </wp:inline>
        </w:drawing>
      </w:r>
    </w:p>
    <w:p w14:paraId="4F6AA648" w14:textId="00040141" w:rsidR="00D46A5F" w:rsidRDefault="00D46A5F" w:rsidP="002964A4">
      <w:pPr>
        <w:rPr>
          <w:u w:val="single"/>
        </w:rPr>
      </w:pPr>
      <w:r w:rsidRPr="00D46A5F">
        <w:rPr>
          <w:u w:val="single"/>
        </w:rPr>
        <w:lastRenderedPageBreak/>
        <w:t xml:space="preserve">Send Data </w:t>
      </w:r>
      <w:proofErr w:type="gramStart"/>
      <w:r w:rsidRPr="00D46A5F">
        <w:rPr>
          <w:u w:val="single"/>
        </w:rPr>
        <w:t>To</w:t>
      </w:r>
      <w:proofErr w:type="gramEnd"/>
      <w:r w:rsidRPr="00D46A5F">
        <w:rPr>
          <w:u w:val="single"/>
        </w:rPr>
        <w:t xml:space="preserve"> Topic</w:t>
      </w:r>
    </w:p>
    <w:p w14:paraId="7D46C0E1" w14:textId="17F95890" w:rsidR="00D46A5F" w:rsidRDefault="00D46A5F" w:rsidP="002964A4">
      <w:pPr>
        <w:rPr>
          <w:u w:val="single"/>
        </w:rPr>
      </w:pPr>
      <w:r w:rsidRPr="00D46A5F">
        <w:rPr>
          <w:noProof/>
          <w:u w:val="single"/>
        </w:rPr>
        <w:drawing>
          <wp:inline distT="0" distB="0" distL="0" distR="0" wp14:anchorId="53C748C7" wp14:editId="035E4269">
            <wp:extent cx="5943600" cy="2294890"/>
            <wp:effectExtent l="0" t="0" r="0" b="0"/>
            <wp:docPr id="18642071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39" name="Picture 1" descr="A screenshot of a computer&#10;&#10;AI-generated content may be incorrect."/>
                    <pic:cNvPicPr/>
                  </pic:nvPicPr>
                  <pic:blipFill>
                    <a:blip r:embed="rId53" cstate="email">
                      <a:extLst>
                        <a:ext uri="{28A0092B-C50C-407E-A947-70E740481C1C}">
                          <a14:useLocalDpi xmlns:a14="http://schemas.microsoft.com/office/drawing/2010/main"/>
                        </a:ext>
                      </a:extLst>
                    </a:blip>
                    <a:stretch>
                      <a:fillRect/>
                    </a:stretch>
                  </pic:blipFill>
                  <pic:spPr>
                    <a:xfrm>
                      <a:off x="0" y="0"/>
                      <a:ext cx="5943600" cy="2294890"/>
                    </a:xfrm>
                    <a:prstGeom prst="rect">
                      <a:avLst/>
                    </a:prstGeom>
                  </pic:spPr>
                </pic:pic>
              </a:graphicData>
            </a:graphic>
          </wp:inline>
        </w:drawing>
      </w:r>
    </w:p>
    <w:p w14:paraId="42DDF768" w14:textId="76350B3A" w:rsidR="00D46A5F" w:rsidRDefault="00D46A5F" w:rsidP="002964A4">
      <w:pPr>
        <w:rPr>
          <w:u w:val="single"/>
        </w:rPr>
      </w:pPr>
      <w:r>
        <w:rPr>
          <w:u w:val="single"/>
        </w:rPr>
        <w:t xml:space="preserve">Read Data </w:t>
      </w:r>
      <w:proofErr w:type="gramStart"/>
      <w:r>
        <w:rPr>
          <w:u w:val="single"/>
        </w:rPr>
        <w:t>From</w:t>
      </w:r>
      <w:proofErr w:type="gramEnd"/>
      <w:r>
        <w:rPr>
          <w:u w:val="single"/>
        </w:rPr>
        <w:t xml:space="preserve"> Topic</w:t>
      </w:r>
    </w:p>
    <w:p w14:paraId="577C252E" w14:textId="04611970" w:rsidR="00D46A5F" w:rsidRDefault="00D46A5F" w:rsidP="002964A4">
      <w:pPr>
        <w:rPr>
          <w:u w:val="single"/>
        </w:rPr>
      </w:pPr>
      <w:r w:rsidRPr="00D46A5F">
        <w:rPr>
          <w:noProof/>
          <w:u w:val="single"/>
        </w:rPr>
        <w:drawing>
          <wp:inline distT="0" distB="0" distL="0" distR="0" wp14:anchorId="1C19980F" wp14:editId="4AAC341D">
            <wp:extent cx="5943600" cy="4169410"/>
            <wp:effectExtent l="0" t="0" r="0" b="0"/>
            <wp:docPr id="1916357363"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57363" name="Picture 1" descr="A screenshot of a computer screen&#10;&#10;AI-generated content may be incorrect."/>
                    <pic:cNvPicPr/>
                  </pic:nvPicPr>
                  <pic:blipFill>
                    <a:blip r:embed="rId54" cstate="email">
                      <a:extLst>
                        <a:ext uri="{28A0092B-C50C-407E-A947-70E740481C1C}">
                          <a14:useLocalDpi xmlns:a14="http://schemas.microsoft.com/office/drawing/2010/main"/>
                        </a:ext>
                      </a:extLst>
                    </a:blip>
                    <a:stretch>
                      <a:fillRect/>
                    </a:stretch>
                  </pic:blipFill>
                  <pic:spPr>
                    <a:xfrm>
                      <a:off x="0" y="0"/>
                      <a:ext cx="5943600" cy="4169410"/>
                    </a:xfrm>
                    <a:prstGeom prst="rect">
                      <a:avLst/>
                    </a:prstGeom>
                  </pic:spPr>
                </pic:pic>
              </a:graphicData>
            </a:graphic>
          </wp:inline>
        </w:drawing>
      </w:r>
    </w:p>
    <w:p w14:paraId="4AF20A34" w14:textId="77777777" w:rsidR="00D46A5F" w:rsidRDefault="00D46A5F" w:rsidP="002964A4">
      <w:pPr>
        <w:rPr>
          <w:u w:val="single"/>
        </w:rPr>
      </w:pPr>
    </w:p>
    <w:p w14:paraId="4F22EF6B" w14:textId="77777777" w:rsidR="00E441B7" w:rsidRDefault="00E441B7" w:rsidP="00E441B7">
      <w:pPr>
        <w:pStyle w:val="Heading3"/>
      </w:pPr>
      <w:r>
        <w:lastRenderedPageBreak/>
        <w:t>Step 3 — Flink Stream Processing</w:t>
      </w:r>
    </w:p>
    <w:p w14:paraId="00EAEB6E" w14:textId="00A03301" w:rsidR="00D46A5F" w:rsidRDefault="00EB591C" w:rsidP="00EB591C">
      <w:pPr>
        <w:pStyle w:val="Heading4"/>
      </w:pPr>
      <w:r>
        <w:t>Flink Streaming Application Implementation</w:t>
      </w:r>
    </w:p>
    <w:p w14:paraId="5FE2F963" w14:textId="752B9D81" w:rsidR="00170C2F" w:rsidRDefault="000F1F88" w:rsidP="004A2AC3">
      <w:r>
        <w:t>A Flink Stream Application was developed using Java to handle Twitter and TikTok datasets</w:t>
      </w:r>
      <w:r w:rsidR="00170C2F">
        <w:t xml:space="preserve"> which would count the hashtags </w:t>
      </w:r>
      <w:r w:rsidR="00170C2F" w:rsidRPr="00170C2F">
        <w:t>#GloboNews</w:t>
      </w:r>
      <w:r w:rsidR="00170C2F">
        <w:t xml:space="preserve"> and </w:t>
      </w:r>
      <w:r w:rsidR="00170C2F" w:rsidRPr="00170C2F">
        <w:t>#</w:t>
      </w:r>
      <w:r w:rsidR="00DF2DD8">
        <w:t>SAE</w:t>
      </w:r>
      <w:r w:rsidR="00170C2F">
        <w:t>.</w:t>
      </w:r>
    </w:p>
    <w:p w14:paraId="651302B1" w14:textId="50ACFDFF" w:rsidR="004B0EAA" w:rsidRDefault="00170C2F" w:rsidP="004A2AC3">
      <w:r>
        <w:t xml:space="preserve">Two </w:t>
      </w:r>
      <w:r w:rsidR="000F1F88" w:rsidRPr="000F1F88">
        <w:t xml:space="preserve">Kafka topics were </w:t>
      </w:r>
      <w:r w:rsidR="000F1F88">
        <w:t>created</w:t>
      </w:r>
      <w:r w:rsidR="000F1F88" w:rsidRPr="000F1F88">
        <w:t>, one carrying Twitter CSV records and the other carrying TikTok CSV records.</w:t>
      </w:r>
      <w:r>
        <w:t xml:space="preserve"> “</w:t>
      </w:r>
      <w:proofErr w:type="spellStart"/>
      <w:proofErr w:type="gramStart"/>
      <w:r w:rsidRPr="00170C2F">
        <w:t>kafka</w:t>
      </w:r>
      <w:proofErr w:type="spellEnd"/>
      <w:proofErr w:type="gramEnd"/>
      <w:r w:rsidRPr="00170C2F">
        <w:t>-console-producer</w:t>
      </w:r>
      <w:r>
        <w:t xml:space="preserve">” was used to push the records to the </w:t>
      </w:r>
      <w:proofErr w:type="spellStart"/>
      <w:r>
        <w:t>kafka</w:t>
      </w:r>
      <w:proofErr w:type="spellEnd"/>
      <w:r>
        <w:t xml:space="preserve"> topics. The Flink Application consume the messages using the “</w:t>
      </w:r>
      <w:proofErr w:type="spellStart"/>
      <w:r w:rsidRPr="00170C2F">
        <w:t>flink</w:t>
      </w:r>
      <w:proofErr w:type="spellEnd"/>
      <w:r w:rsidRPr="00170C2F">
        <w:t>-connector-</w:t>
      </w:r>
      <w:proofErr w:type="spellStart"/>
      <w:proofErr w:type="gramStart"/>
      <w:r w:rsidRPr="00170C2F">
        <w:t>kafka</w:t>
      </w:r>
      <w:proofErr w:type="spellEnd"/>
      <w:r>
        <w:t>”  and</w:t>
      </w:r>
      <w:proofErr w:type="gramEnd"/>
      <w:r>
        <w:t xml:space="preserve"> then process the data and output to results to </w:t>
      </w:r>
      <w:proofErr w:type="spellStart"/>
      <w:r w:rsidR="004B0EAA">
        <w:t>PostgresSQL</w:t>
      </w:r>
      <w:proofErr w:type="spellEnd"/>
      <w:r w:rsidR="004B0EAA">
        <w:t>.</w:t>
      </w:r>
    </w:p>
    <w:p w14:paraId="346DF896" w14:textId="066F6705" w:rsidR="004B0EAA" w:rsidRDefault="004B0EAA" w:rsidP="004A2AC3">
      <w:r>
        <w:t>Heart of the Flink Application is “</w:t>
      </w:r>
      <w:proofErr w:type="spellStart"/>
      <w:r w:rsidRPr="004B0EAA">
        <w:t>HashtagCountJob</w:t>
      </w:r>
      <w:proofErr w:type="spellEnd"/>
      <w:r>
        <w:t xml:space="preserve">” which carries out </w:t>
      </w:r>
      <w:r w:rsidR="00D10653">
        <w:t xml:space="preserve">the </w:t>
      </w:r>
      <w:r>
        <w:t xml:space="preserve">following </w:t>
      </w:r>
      <w:proofErr w:type="gramStart"/>
      <w:r>
        <w:t>duties :</w:t>
      </w:r>
      <w:proofErr w:type="gramEnd"/>
      <w:r>
        <w:t xml:space="preserve"> </w:t>
      </w:r>
    </w:p>
    <w:p w14:paraId="68A9D3C1" w14:textId="27B7BE8B" w:rsidR="004B0EAA" w:rsidRPr="000E1763" w:rsidRDefault="00D10653" w:rsidP="004B0EAA">
      <w:pPr>
        <w:pStyle w:val="ListParagraph"/>
        <w:numPr>
          <w:ilvl w:val="0"/>
          <w:numId w:val="71"/>
        </w:numPr>
        <w:rPr>
          <w:sz w:val="22"/>
          <w:szCs w:val="22"/>
        </w:rPr>
      </w:pPr>
      <w:r w:rsidRPr="000E1763">
        <w:rPr>
          <w:sz w:val="22"/>
          <w:szCs w:val="22"/>
        </w:rPr>
        <w:t>It c</w:t>
      </w:r>
      <w:r w:rsidR="004B0EAA" w:rsidRPr="000E1763">
        <w:rPr>
          <w:sz w:val="22"/>
          <w:szCs w:val="22"/>
        </w:rPr>
        <w:t xml:space="preserve">reates the </w:t>
      </w:r>
      <w:proofErr w:type="spellStart"/>
      <w:r w:rsidR="004B0EAA" w:rsidRPr="000E1763">
        <w:rPr>
          <w:sz w:val="22"/>
          <w:szCs w:val="22"/>
        </w:rPr>
        <w:t>StreamExecutionEnvironment</w:t>
      </w:r>
      <w:proofErr w:type="spellEnd"/>
      <w:r w:rsidR="004B0EAA" w:rsidRPr="000E1763">
        <w:rPr>
          <w:sz w:val="22"/>
          <w:szCs w:val="22"/>
        </w:rPr>
        <w:t>.</w:t>
      </w:r>
    </w:p>
    <w:p w14:paraId="562D91BE" w14:textId="695744F4" w:rsidR="004B0EAA" w:rsidRPr="000E1763" w:rsidRDefault="004B0EAA" w:rsidP="004B0EAA">
      <w:pPr>
        <w:pStyle w:val="ListParagraph"/>
        <w:numPr>
          <w:ilvl w:val="0"/>
          <w:numId w:val="71"/>
        </w:numPr>
        <w:rPr>
          <w:sz w:val="22"/>
          <w:szCs w:val="22"/>
        </w:rPr>
      </w:pPr>
      <w:r w:rsidRPr="000E1763">
        <w:rPr>
          <w:sz w:val="22"/>
          <w:szCs w:val="22"/>
        </w:rPr>
        <w:t xml:space="preserve">Reads command line </w:t>
      </w:r>
      <w:proofErr w:type="spellStart"/>
      <w:r w:rsidRPr="000E1763">
        <w:rPr>
          <w:sz w:val="22"/>
          <w:szCs w:val="22"/>
        </w:rPr>
        <w:t>args</w:t>
      </w:r>
      <w:proofErr w:type="spellEnd"/>
      <w:r w:rsidRPr="000E1763">
        <w:rPr>
          <w:sz w:val="22"/>
          <w:szCs w:val="22"/>
        </w:rPr>
        <w:t xml:space="preserve"> to decide which dataset to run on (Twitter or TikTok) and picks the correct Kafka topic, group id, hashtag, and job name.</w:t>
      </w:r>
    </w:p>
    <w:p w14:paraId="2D3CFED1" w14:textId="46CCBE33" w:rsidR="004B0EAA" w:rsidRPr="000E1763" w:rsidRDefault="004B0EAA" w:rsidP="004B0EAA">
      <w:pPr>
        <w:pStyle w:val="ListParagraph"/>
        <w:numPr>
          <w:ilvl w:val="0"/>
          <w:numId w:val="71"/>
        </w:numPr>
        <w:rPr>
          <w:sz w:val="22"/>
          <w:szCs w:val="22"/>
        </w:rPr>
      </w:pPr>
      <w:r w:rsidRPr="000E1763">
        <w:rPr>
          <w:sz w:val="22"/>
          <w:szCs w:val="22"/>
        </w:rPr>
        <w:t>Then it reads Kafka messages as plain strings using the Kafka source (</w:t>
      </w:r>
      <w:proofErr w:type="spellStart"/>
      <w:r w:rsidRPr="000E1763">
        <w:rPr>
          <w:sz w:val="22"/>
          <w:szCs w:val="22"/>
        </w:rPr>
        <w:t>SimpleStringSchema</w:t>
      </w:r>
      <w:proofErr w:type="spellEnd"/>
      <w:r w:rsidRPr="000E1763">
        <w:rPr>
          <w:sz w:val="22"/>
          <w:szCs w:val="22"/>
        </w:rPr>
        <w:t>) from "</w:t>
      </w:r>
      <w:proofErr w:type="spellStart"/>
      <w:r w:rsidRPr="000E1763">
        <w:rPr>
          <w:sz w:val="22"/>
          <w:szCs w:val="22"/>
        </w:rPr>
        <w:t>flink</w:t>
      </w:r>
      <w:proofErr w:type="spellEnd"/>
      <w:r w:rsidRPr="000E1763">
        <w:rPr>
          <w:sz w:val="22"/>
          <w:szCs w:val="22"/>
        </w:rPr>
        <w:t>-connector-</w:t>
      </w:r>
      <w:proofErr w:type="spellStart"/>
      <w:r w:rsidRPr="000E1763">
        <w:rPr>
          <w:sz w:val="22"/>
          <w:szCs w:val="22"/>
        </w:rPr>
        <w:t>kafka</w:t>
      </w:r>
      <w:proofErr w:type="spellEnd"/>
      <w:r w:rsidRPr="000E1763">
        <w:rPr>
          <w:sz w:val="22"/>
          <w:szCs w:val="22"/>
        </w:rPr>
        <w:t>"</w:t>
      </w:r>
      <w:r w:rsidR="00D10653" w:rsidRPr="000E1763">
        <w:rPr>
          <w:sz w:val="22"/>
          <w:szCs w:val="22"/>
        </w:rPr>
        <w:t xml:space="preserve"> lib</w:t>
      </w:r>
      <w:r w:rsidRPr="000E1763">
        <w:rPr>
          <w:sz w:val="22"/>
          <w:szCs w:val="22"/>
        </w:rPr>
        <w:t>.</w:t>
      </w:r>
    </w:p>
    <w:p w14:paraId="7A15AAC2" w14:textId="3E6E8727" w:rsidR="00D10653" w:rsidRPr="000E1763" w:rsidRDefault="00D10653" w:rsidP="00D10653">
      <w:pPr>
        <w:pStyle w:val="ListParagraph"/>
        <w:numPr>
          <w:ilvl w:val="0"/>
          <w:numId w:val="71"/>
        </w:numPr>
        <w:rPr>
          <w:sz w:val="22"/>
          <w:szCs w:val="22"/>
        </w:rPr>
      </w:pPr>
      <w:proofErr w:type="spellStart"/>
      <w:r w:rsidRPr="000E1763">
        <w:rPr>
          <w:sz w:val="22"/>
          <w:szCs w:val="22"/>
        </w:rPr>
        <w:t>EventParser</w:t>
      </w:r>
      <w:proofErr w:type="spellEnd"/>
      <w:r w:rsidRPr="000E1763">
        <w:rPr>
          <w:sz w:val="22"/>
          <w:szCs w:val="22"/>
        </w:rPr>
        <w:t xml:space="preserve"> identifies and extract the event time using a regex and parses each string into an Event.</w:t>
      </w:r>
    </w:p>
    <w:p w14:paraId="12A8CFED" w14:textId="77777777" w:rsidR="004B0EAA" w:rsidRPr="000E1763" w:rsidRDefault="004B0EAA" w:rsidP="004B0EAA">
      <w:pPr>
        <w:pStyle w:val="ListParagraph"/>
        <w:numPr>
          <w:ilvl w:val="0"/>
          <w:numId w:val="71"/>
        </w:numPr>
        <w:rPr>
          <w:sz w:val="22"/>
          <w:szCs w:val="22"/>
        </w:rPr>
      </w:pPr>
      <w:r w:rsidRPr="000E1763">
        <w:rPr>
          <w:sz w:val="22"/>
          <w:szCs w:val="22"/>
        </w:rPr>
        <w:t>It assigns event time and watermarks.</w:t>
      </w:r>
    </w:p>
    <w:p w14:paraId="713D8013" w14:textId="77777777" w:rsidR="004B0EAA" w:rsidRPr="000E1763" w:rsidRDefault="004B0EAA" w:rsidP="004B0EAA">
      <w:pPr>
        <w:pStyle w:val="ListParagraph"/>
        <w:numPr>
          <w:ilvl w:val="0"/>
          <w:numId w:val="71"/>
        </w:numPr>
        <w:rPr>
          <w:sz w:val="22"/>
          <w:szCs w:val="22"/>
        </w:rPr>
      </w:pPr>
      <w:r w:rsidRPr="000E1763">
        <w:rPr>
          <w:sz w:val="22"/>
          <w:szCs w:val="22"/>
        </w:rPr>
        <w:t>It groups events and runs a tumbling event time window.</w:t>
      </w:r>
    </w:p>
    <w:p w14:paraId="309D4CC0" w14:textId="7CCB75D7" w:rsidR="000C3C04" w:rsidRPr="000E1763" w:rsidRDefault="000C3C04" w:rsidP="004B0EAA">
      <w:pPr>
        <w:pStyle w:val="ListParagraph"/>
        <w:numPr>
          <w:ilvl w:val="0"/>
          <w:numId w:val="71"/>
        </w:numPr>
        <w:rPr>
          <w:sz w:val="22"/>
          <w:szCs w:val="22"/>
        </w:rPr>
      </w:pPr>
      <w:r w:rsidRPr="000E1763">
        <w:rPr>
          <w:sz w:val="22"/>
          <w:szCs w:val="22"/>
        </w:rPr>
        <w:t xml:space="preserve">The window length is controlled by WINDOW_SECONDS = 15. The job uses bounded out of order watermarks with a tolerance of WATERMARK_DELAY_SECONDS = 5. Therefore, Flink allows events to arrive up to 5 seconds late before a window is considered complete. The job does not configure </w:t>
      </w:r>
      <w:proofErr w:type="spellStart"/>
      <w:r w:rsidRPr="000E1763">
        <w:rPr>
          <w:sz w:val="22"/>
          <w:szCs w:val="22"/>
        </w:rPr>
        <w:t>allowedLateness</w:t>
      </w:r>
      <w:proofErr w:type="spellEnd"/>
      <w:r w:rsidRPr="000E1763">
        <w:rPr>
          <w:sz w:val="22"/>
          <w:szCs w:val="22"/>
        </w:rPr>
        <w:t xml:space="preserve">. </w:t>
      </w:r>
      <w:proofErr w:type="gramStart"/>
      <w:r w:rsidRPr="000E1763">
        <w:rPr>
          <w:sz w:val="22"/>
          <w:szCs w:val="22"/>
        </w:rPr>
        <w:t>So</w:t>
      </w:r>
      <w:proofErr w:type="gramEnd"/>
      <w:r w:rsidRPr="000E1763">
        <w:rPr>
          <w:sz w:val="22"/>
          <w:szCs w:val="22"/>
        </w:rPr>
        <w:t xml:space="preserve"> events arriving after the watermark passes the window end will not be included in that window’s counts.</w:t>
      </w:r>
    </w:p>
    <w:p w14:paraId="5F6755F5" w14:textId="0EB3F259" w:rsidR="004B0EAA" w:rsidRPr="000E1763" w:rsidRDefault="004B0EAA" w:rsidP="004B0EAA">
      <w:pPr>
        <w:pStyle w:val="ListParagraph"/>
        <w:numPr>
          <w:ilvl w:val="0"/>
          <w:numId w:val="71"/>
        </w:numPr>
        <w:rPr>
          <w:sz w:val="22"/>
          <w:szCs w:val="22"/>
        </w:rPr>
      </w:pPr>
      <w:r w:rsidRPr="000E1763">
        <w:rPr>
          <w:sz w:val="22"/>
          <w:szCs w:val="22"/>
        </w:rPr>
        <w:t xml:space="preserve">For each window it outputs a Result that contains </w:t>
      </w:r>
      <w:proofErr w:type="spellStart"/>
      <w:r w:rsidR="00540A41" w:rsidRPr="000E1763">
        <w:rPr>
          <w:sz w:val="22"/>
          <w:szCs w:val="22"/>
        </w:rPr>
        <w:t>rawEventCount</w:t>
      </w:r>
      <w:proofErr w:type="spellEnd"/>
      <w:r w:rsidR="00540A41" w:rsidRPr="000E1763">
        <w:rPr>
          <w:sz w:val="22"/>
          <w:szCs w:val="22"/>
        </w:rPr>
        <w:t xml:space="preserve"> and </w:t>
      </w:r>
      <w:proofErr w:type="spellStart"/>
      <w:r w:rsidR="00540A41" w:rsidRPr="000E1763">
        <w:rPr>
          <w:sz w:val="22"/>
          <w:szCs w:val="22"/>
        </w:rPr>
        <w:t>hashtagEventCount</w:t>
      </w:r>
      <w:proofErr w:type="spellEnd"/>
      <w:r w:rsidRPr="000E1763">
        <w:rPr>
          <w:sz w:val="22"/>
          <w:szCs w:val="22"/>
        </w:rPr>
        <w:t>.</w:t>
      </w:r>
    </w:p>
    <w:p w14:paraId="3FF07954" w14:textId="3A2ADBA3" w:rsidR="004A2AC3" w:rsidRPr="000E1763" w:rsidRDefault="000E1763" w:rsidP="00EA3E9C">
      <w:pPr>
        <w:pStyle w:val="ListParagraph"/>
        <w:numPr>
          <w:ilvl w:val="0"/>
          <w:numId w:val="71"/>
        </w:numPr>
        <w:rPr>
          <w:sz w:val="22"/>
          <w:szCs w:val="22"/>
        </w:rPr>
      </w:pPr>
      <w:r w:rsidRPr="000E1763">
        <w:rPr>
          <w:sz w:val="22"/>
          <w:szCs w:val="22"/>
        </w:rPr>
        <w:t>Finally,</w:t>
      </w:r>
      <w:r w:rsidR="00540A41" w:rsidRPr="000E1763">
        <w:rPr>
          <w:sz w:val="22"/>
          <w:szCs w:val="22"/>
        </w:rPr>
        <w:t xml:space="preserve"> it</w:t>
      </w:r>
      <w:r w:rsidR="004B0EAA" w:rsidRPr="000E1763">
        <w:rPr>
          <w:sz w:val="22"/>
          <w:szCs w:val="22"/>
        </w:rPr>
        <w:t xml:space="preserve"> </w:t>
      </w:r>
      <w:r w:rsidR="0011189B" w:rsidRPr="000E1763">
        <w:rPr>
          <w:sz w:val="22"/>
          <w:szCs w:val="22"/>
        </w:rPr>
        <w:t>saves the results to</w:t>
      </w:r>
      <w:r w:rsidR="004B0EAA" w:rsidRPr="000E1763">
        <w:rPr>
          <w:sz w:val="22"/>
          <w:szCs w:val="22"/>
        </w:rPr>
        <w:t xml:space="preserve"> PostgreSQL</w:t>
      </w:r>
      <w:r w:rsidR="0011189B" w:rsidRPr="000E1763">
        <w:rPr>
          <w:sz w:val="22"/>
          <w:szCs w:val="22"/>
        </w:rPr>
        <w:t xml:space="preserve"> using via a JDBC sink.</w:t>
      </w:r>
    </w:p>
    <w:p w14:paraId="4B8C5332" w14:textId="7849CA08" w:rsidR="000E1763" w:rsidRPr="00FD6EC3" w:rsidRDefault="000E1763" w:rsidP="00FD6EC3">
      <w:pPr>
        <w:pStyle w:val="ListParagraph"/>
        <w:numPr>
          <w:ilvl w:val="0"/>
          <w:numId w:val="71"/>
        </w:numPr>
        <w:rPr>
          <w:sz w:val="22"/>
          <w:szCs w:val="22"/>
        </w:rPr>
      </w:pPr>
      <w:r w:rsidRPr="000E1763">
        <w:rPr>
          <w:sz w:val="22"/>
          <w:szCs w:val="22"/>
        </w:rPr>
        <w:t xml:space="preserve">The performance is captured using a small script which will record the memory and </w:t>
      </w:r>
      <w:proofErr w:type="spellStart"/>
      <w:r w:rsidRPr="000E1763">
        <w:rPr>
          <w:sz w:val="22"/>
          <w:szCs w:val="22"/>
        </w:rPr>
        <w:t>cpu</w:t>
      </w:r>
      <w:proofErr w:type="spellEnd"/>
      <w:r w:rsidRPr="000E1763">
        <w:rPr>
          <w:sz w:val="22"/>
          <w:szCs w:val="22"/>
        </w:rPr>
        <w:t xml:space="preserve"> usage every </w:t>
      </w:r>
      <w:r w:rsidR="0086795D">
        <w:rPr>
          <w:sz w:val="22"/>
          <w:szCs w:val="22"/>
        </w:rPr>
        <w:t>1</w:t>
      </w:r>
      <w:r w:rsidRPr="000E1763">
        <w:rPr>
          <w:sz w:val="22"/>
          <w:szCs w:val="22"/>
        </w:rPr>
        <w:t xml:space="preserve"> second using docker stats command</w:t>
      </w:r>
      <w:r w:rsidR="00FD6EC3">
        <w:rPr>
          <w:sz w:val="22"/>
          <w:szCs w:val="22"/>
        </w:rPr>
        <w:t xml:space="preserve"> for the “</w:t>
      </w:r>
      <w:r w:rsidR="00FD6EC3" w:rsidRPr="00FD6EC3">
        <w:rPr>
          <w:sz w:val="22"/>
          <w:szCs w:val="22"/>
        </w:rPr>
        <w:t>flink-taskmanager-task4” container.</w:t>
      </w:r>
    </w:p>
    <w:p w14:paraId="42ED3288" w14:textId="77777777" w:rsidR="0086795D" w:rsidRDefault="0086795D" w:rsidP="000E1763">
      <w:pPr>
        <w:pStyle w:val="ListParagraph"/>
        <w:rPr>
          <w:sz w:val="22"/>
          <w:szCs w:val="22"/>
        </w:rPr>
      </w:pPr>
    </w:p>
    <w:p w14:paraId="5C2DDDC6" w14:textId="21016283" w:rsidR="0086795D" w:rsidRPr="0086795D" w:rsidRDefault="0086795D" w:rsidP="0086795D">
      <w:pPr>
        <w:pStyle w:val="ListParagraph"/>
        <w:ind w:left="360"/>
        <w:jc w:val="left"/>
        <w:rPr>
          <w:sz w:val="22"/>
          <w:szCs w:val="22"/>
          <w:u w:val="single"/>
        </w:rPr>
      </w:pPr>
      <w:r w:rsidRPr="0086795D">
        <w:rPr>
          <w:sz w:val="22"/>
          <w:szCs w:val="22"/>
          <w:u w:val="single"/>
        </w:rPr>
        <w:lastRenderedPageBreak/>
        <w:t xml:space="preserve">Flink Job Submission </w:t>
      </w:r>
    </w:p>
    <w:p w14:paraId="5320AB37" w14:textId="77FC9CD6" w:rsidR="0086795D" w:rsidRDefault="0086795D" w:rsidP="0086795D">
      <w:pPr>
        <w:pStyle w:val="Heading4"/>
      </w:pPr>
      <w:r w:rsidRPr="0086795D">
        <w:rPr>
          <w:noProof/>
        </w:rPr>
        <w:drawing>
          <wp:inline distT="0" distB="0" distL="0" distR="0" wp14:anchorId="15C2AEE5" wp14:editId="3F0E5C57">
            <wp:extent cx="6480022" cy="3835400"/>
            <wp:effectExtent l="0" t="0" r="0" b="0"/>
            <wp:docPr id="19300983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98344" name="Picture 1" descr="A screenshot of a computer&#10;&#10;AI-generated content may be incorrect."/>
                    <pic:cNvPicPr/>
                  </pic:nvPicPr>
                  <pic:blipFill>
                    <a:blip r:embed="rId55" cstate="screen">
                      <a:extLst>
                        <a:ext uri="{28A0092B-C50C-407E-A947-70E740481C1C}">
                          <a14:useLocalDpi xmlns:a14="http://schemas.microsoft.com/office/drawing/2010/main"/>
                        </a:ext>
                      </a:extLst>
                    </a:blip>
                    <a:stretch>
                      <a:fillRect/>
                    </a:stretch>
                  </pic:blipFill>
                  <pic:spPr>
                    <a:xfrm>
                      <a:off x="0" y="0"/>
                      <a:ext cx="6548380" cy="3875860"/>
                    </a:xfrm>
                    <a:prstGeom prst="rect">
                      <a:avLst/>
                    </a:prstGeom>
                  </pic:spPr>
                </pic:pic>
              </a:graphicData>
            </a:graphic>
          </wp:inline>
        </w:drawing>
      </w:r>
    </w:p>
    <w:p w14:paraId="14969EF5" w14:textId="78754247" w:rsidR="0086795D" w:rsidRPr="0086795D" w:rsidRDefault="00425717" w:rsidP="0086795D">
      <w:r>
        <w:rPr>
          <w:noProof/>
        </w:rPr>
        <w:drawing>
          <wp:inline distT="0" distB="0" distL="0" distR="0" wp14:anchorId="457C9587" wp14:editId="789674DE">
            <wp:extent cx="6479540" cy="3835112"/>
            <wp:effectExtent l="0" t="0" r="0" b="0"/>
            <wp:docPr id="171356205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62057" name="Picture 3" descr="A screenshot of a computer&#10;&#10;AI-generated content may be incorrect."/>
                    <pic:cNvPicPr/>
                  </pic:nvPicPr>
                  <pic:blipFill>
                    <a:blip r:embed="rId56" cstate="screen">
                      <a:extLst>
                        <a:ext uri="{28A0092B-C50C-407E-A947-70E740481C1C}">
                          <a14:useLocalDpi xmlns:a14="http://schemas.microsoft.com/office/drawing/2010/main"/>
                        </a:ext>
                      </a:extLst>
                    </a:blip>
                    <a:stretch>
                      <a:fillRect/>
                    </a:stretch>
                  </pic:blipFill>
                  <pic:spPr>
                    <a:xfrm>
                      <a:off x="0" y="0"/>
                      <a:ext cx="6485873" cy="3838860"/>
                    </a:xfrm>
                    <a:prstGeom prst="rect">
                      <a:avLst/>
                    </a:prstGeom>
                  </pic:spPr>
                </pic:pic>
              </a:graphicData>
            </a:graphic>
          </wp:inline>
        </w:drawing>
      </w:r>
    </w:p>
    <w:p w14:paraId="337D8998" w14:textId="068D913A" w:rsidR="00425717" w:rsidRDefault="00425717" w:rsidP="008C38B0">
      <w:pPr>
        <w:pStyle w:val="Heading4"/>
      </w:pPr>
      <w:r>
        <w:rPr>
          <w:noProof/>
        </w:rPr>
        <w:lastRenderedPageBreak/>
        <w:drawing>
          <wp:inline distT="0" distB="0" distL="0" distR="0" wp14:anchorId="1177CFDC" wp14:editId="320EB084">
            <wp:extent cx="6501483" cy="3848100"/>
            <wp:effectExtent l="0" t="0" r="0" b="0"/>
            <wp:docPr id="49325110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51104" name="Picture 2" descr="A screenshot of a computer&#10;&#10;AI-generated content may be incorrect."/>
                    <pic:cNvPicPr/>
                  </pic:nvPicPr>
                  <pic:blipFill>
                    <a:blip r:embed="rId57" cstate="screen">
                      <a:extLst>
                        <a:ext uri="{28A0092B-C50C-407E-A947-70E740481C1C}">
                          <a14:useLocalDpi xmlns:a14="http://schemas.microsoft.com/office/drawing/2010/main"/>
                        </a:ext>
                      </a:extLst>
                    </a:blip>
                    <a:stretch>
                      <a:fillRect/>
                    </a:stretch>
                  </pic:blipFill>
                  <pic:spPr>
                    <a:xfrm>
                      <a:off x="0" y="0"/>
                      <a:ext cx="6509012" cy="3852557"/>
                    </a:xfrm>
                    <a:prstGeom prst="rect">
                      <a:avLst/>
                    </a:prstGeom>
                  </pic:spPr>
                </pic:pic>
              </a:graphicData>
            </a:graphic>
          </wp:inline>
        </w:drawing>
      </w:r>
    </w:p>
    <w:p w14:paraId="76D4A644" w14:textId="6DB93D4F" w:rsidR="00425717" w:rsidRDefault="000615B7" w:rsidP="008C38B0">
      <w:pPr>
        <w:pStyle w:val="Heading4"/>
      </w:pPr>
      <w:r w:rsidRPr="000615B7">
        <w:rPr>
          <w:noProof/>
        </w:rPr>
        <w:drawing>
          <wp:inline distT="0" distB="0" distL="0" distR="0" wp14:anchorId="7671E42D" wp14:editId="53C119FC">
            <wp:extent cx="6512657" cy="3873500"/>
            <wp:effectExtent l="0" t="0" r="0" b="0"/>
            <wp:docPr id="15057757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5787" name="Picture 1" descr="A screenshot of a computer&#10;&#10;AI-generated content may be incorrect."/>
                    <pic:cNvPicPr/>
                  </pic:nvPicPr>
                  <pic:blipFill>
                    <a:blip r:embed="rId58" cstate="screen">
                      <a:extLst>
                        <a:ext uri="{28A0092B-C50C-407E-A947-70E740481C1C}">
                          <a14:useLocalDpi xmlns:a14="http://schemas.microsoft.com/office/drawing/2010/main"/>
                        </a:ext>
                      </a:extLst>
                    </a:blip>
                    <a:stretch>
                      <a:fillRect/>
                    </a:stretch>
                  </pic:blipFill>
                  <pic:spPr>
                    <a:xfrm>
                      <a:off x="0" y="0"/>
                      <a:ext cx="6522344" cy="3879262"/>
                    </a:xfrm>
                    <a:prstGeom prst="rect">
                      <a:avLst/>
                    </a:prstGeom>
                  </pic:spPr>
                </pic:pic>
              </a:graphicData>
            </a:graphic>
          </wp:inline>
        </w:drawing>
      </w:r>
    </w:p>
    <w:p w14:paraId="7CAEDA64" w14:textId="77777777" w:rsidR="00B01D42" w:rsidRPr="00B01D42" w:rsidRDefault="00B01D42" w:rsidP="00B01D42"/>
    <w:p w14:paraId="365D3B15" w14:textId="3D86C8DD" w:rsidR="0086795D" w:rsidRDefault="00EB591C" w:rsidP="008C38B0">
      <w:pPr>
        <w:pStyle w:val="Heading4"/>
      </w:pPr>
      <w:r>
        <w:lastRenderedPageBreak/>
        <w:t>Result Accuracy and Outputs</w:t>
      </w:r>
    </w:p>
    <w:p w14:paraId="582EC767" w14:textId="39B7BE9D" w:rsidR="0086795D" w:rsidRPr="0086795D" w:rsidRDefault="0086795D" w:rsidP="0086795D">
      <w:pPr>
        <w:jc w:val="left"/>
        <w:rPr>
          <w:u w:val="single"/>
        </w:rPr>
      </w:pPr>
      <w:r w:rsidRPr="0086795D">
        <w:rPr>
          <w:u w:val="single"/>
        </w:rPr>
        <w:t>Twitter Dataset</w:t>
      </w:r>
    </w:p>
    <w:p w14:paraId="223D8D0E" w14:textId="24AB144E" w:rsidR="0086795D" w:rsidRDefault="00915E3D" w:rsidP="0086795D">
      <w:pPr>
        <w:pStyle w:val="ListParagraph"/>
        <w:ind w:left="0"/>
        <w:jc w:val="left"/>
      </w:pPr>
      <w:r>
        <w:t xml:space="preserve">Expected </w:t>
      </w:r>
      <w:r w:rsidR="00E87CEB">
        <w:t>“#</w:t>
      </w:r>
      <w:proofErr w:type="spellStart"/>
      <w:r w:rsidR="00E87CEB">
        <w:t>GloboNews</w:t>
      </w:r>
      <w:proofErr w:type="spellEnd"/>
      <w:r w:rsidR="00E87CEB">
        <w:t xml:space="preserve">” </w:t>
      </w:r>
      <w:r>
        <w:t>Hashtag Count: 13</w:t>
      </w:r>
    </w:p>
    <w:p w14:paraId="2813D15A" w14:textId="1E63B97B" w:rsidR="00915E3D" w:rsidRDefault="0024627D" w:rsidP="0086795D">
      <w:pPr>
        <w:pStyle w:val="ListParagraph"/>
        <w:ind w:left="0"/>
        <w:jc w:val="left"/>
      </w:pPr>
      <w:r w:rsidRPr="0024627D">
        <w:rPr>
          <w:noProof/>
        </w:rPr>
        <w:drawing>
          <wp:inline distT="0" distB="0" distL="0" distR="0" wp14:anchorId="72CF75E1" wp14:editId="2A2AC6DE">
            <wp:extent cx="5943600" cy="1759585"/>
            <wp:effectExtent l="0" t="0" r="0" b="0"/>
            <wp:docPr id="7904305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0523" name="Picture 1" descr="A screenshot of a computer&#10;&#10;AI-generated content may be incorrect."/>
                    <pic:cNvPicPr/>
                  </pic:nvPicPr>
                  <pic:blipFill>
                    <a:blip r:embed="rId59" cstate="email">
                      <a:extLst>
                        <a:ext uri="{28A0092B-C50C-407E-A947-70E740481C1C}">
                          <a14:useLocalDpi xmlns:a14="http://schemas.microsoft.com/office/drawing/2010/main"/>
                        </a:ext>
                      </a:extLst>
                    </a:blip>
                    <a:stretch>
                      <a:fillRect/>
                    </a:stretch>
                  </pic:blipFill>
                  <pic:spPr>
                    <a:xfrm>
                      <a:off x="0" y="0"/>
                      <a:ext cx="5943600" cy="1759585"/>
                    </a:xfrm>
                    <a:prstGeom prst="rect">
                      <a:avLst/>
                    </a:prstGeom>
                  </pic:spPr>
                </pic:pic>
              </a:graphicData>
            </a:graphic>
          </wp:inline>
        </w:drawing>
      </w:r>
    </w:p>
    <w:p w14:paraId="6F4CBA55" w14:textId="7C454C52" w:rsidR="00425717" w:rsidRPr="0086795D" w:rsidRDefault="00425717" w:rsidP="0086795D">
      <w:pPr>
        <w:pStyle w:val="ListParagraph"/>
        <w:ind w:left="0"/>
        <w:jc w:val="left"/>
      </w:pPr>
      <w:r>
        <w:t xml:space="preserve">Flink </w:t>
      </w:r>
      <w:proofErr w:type="gramStart"/>
      <w:r>
        <w:t>Output :</w:t>
      </w:r>
      <w:proofErr w:type="gramEnd"/>
      <w:r>
        <w:t xml:space="preserve"> </w:t>
      </w:r>
    </w:p>
    <w:p w14:paraId="4F77D859" w14:textId="3AC7F365" w:rsidR="008C38B0" w:rsidRDefault="008C38B0" w:rsidP="001C2755">
      <w:r w:rsidRPr="008C38B0">
        <w:rPr>
          <w:noProof/>
        </w:rPr>
        <w:drawing>
          <wp:inline distT="0" distB="0" distL="0" distR="0" wp14:anchorId="23D14B7A" wp14:editId="124A5847">
            <wp:extent cx="5943600" cy="3538855"/>
            <wp:effectExtent l="0" t="0" r="0" b="0"/>
            <wp:docPr id="8316372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37220" name="Picture 1" descr="A screenshot of a computer&#10;&#10;AI-generated content may be incorrect."/>
                    <pic:cNvPicPr/>
                  </pic:nvPicPr>
                  <pic:blipFill>
                    <a:blip r:embed="rId60"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7127C8F0" w14:textId="6163C699" w:rsidR="008C38B0" w:rsidRDefault="008C38B0" w:rsidP="001C2755">
      <w:r w:rsidRPr="008C38B0">
        <w:rPr>
          <w:noProof/>
        </w:rPr>
        <w:lastRenderedPageBreak/>
        <w:drawing>
          <wp:inline distT="0" distB="0" distL="0" distR="0" wp14:anchorId="4BC6C5AE" wp14:editId="232D0CA2">
            <wp:extent cx="5943600" cy="3538855"/>
            <wp:effectExtent l="0" t="0" r="0" b="0"/>
            <wp:docPr id="937127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7329" name="Picture 1" descr="A screenshot of a computer program&#10;&#10;AI-generated content may be incorrect."/>
                    <pic:cNvPicPr/>
                  </pic:nvPicPr>
                  <pic:blipFill>
                    <a:blip r:embed="rId61"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164DEF0D" w14:textId="5790B36C" w:rsidR="008C38B0" w:rsidRPr="008C38B0" w:rsidRDefault="00B61A1A" w:rsidP="001C2755">
      <w:r>
        <w:t>“#</w:t>
      </w:r>
      <w:proofErr w:type="spellStart"/>
      <w:r>
        <w:t>GloboNews</w:t>
      </w:r>
      <w:proofErr w:type="spellEnd"/>
      <w:r>
        <w:t>” hashtag count is 13 t</w:t>
      </w:r>
      <w:r w:rsidR="008C38B0">
        <w:t>herefore</w:t>
      </w:r>
      <w:r w:rsidR="0089575E">
        <w:t>,</w:t>
      </w:r>
      <w:r w:rsidR="008C38B0">
        <w:t xml:space="preserve"> result is accurate.</w:t>
      </w:r>
    </w:p>
    <w:p w14:paraId="3ABA0F3B" w14:textId="06B74EFB" w:rsidR="001C2755" w:rsidRPr="00E073F2" w:rsidRDefault="00E073F2" w:rsidP="001C2755">
      <w:pPr>
        <w:rPr>
          <w:u w:val="single"/>
        </w:rPr>
      </w:pPr>
      <w:r w:rsidRPr="00E073F2">
        <w:rPr>
          <w:u w:val="single"/>
        </w:rPr>
        <w:t>TikTok Dataset</w:t>
      </w:r>
    </w:p>
    <w:p w14:paraId="545F6F69" w14:textId="0785924D" w:rsidR="00E073F2" w:rsidRDefault="00E073F2" w:rsidP="00E073F2">
      <w:pPr>
        <w:pStyle w:val="ListParagraph"/>
        <w:ind w:left="0"/>
        <w:jc w:val="left"/>
      </w:pPr>
      <w:r>
        <w:t xml:space="preserve">Expected </w:t>
      </w:r>
      <w:r w:rsidR="00E87CEB">
        <w:t>“#SAE” Hashtag</w:t>
      </w:r>
      <w:r>
        <w:t xml:space="preserve"> Count: </w:t>
      </w:r>
      <w:r w:rsidR="001A1753">
        <w:t>5</w:t>
      </w:r>
    </w:p>
    <w:p w14:paraId="5493FF86" w14:textId="34F4F716" w:rsidR="001A1753" w:rsidRDefault="001A1753" w:rsidP="00E073F2">
      <w:pPr>
        <w:pStyle w:val="ListParagraph"/>
        <w:ind w:left="0"/>
        <w:jc w:val="left"/>
      </w:pPr>
      <w:r w:rsidRPr="001A1753">
        <w:rPr>
          <w:noProof/>
        </w:rPr>
        <w:drawing>
          <wp:inline distT="0" distB="0" distL="0" distR="0" wp14:anchorId="34B7DDD6" wp14:editId="42424A42">
            <wp:extent cx="5943600" cy="1837055"/>
            <wp:effectExtent l="0" t="0" r="0" b="0"/>
            <wp:docPr id="10415906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90623" name="Picture 1" descr="A screenshot of a computer&#10;&#10;AI-generated content may be incorrect."/>
                    <pic:cNvPicPr/>
                  </pic:nvPicPr>
                  <pic:blipFill>
                    <a:blip r:embed="rId62" cstate="email">
                      <a:extLst>
                        <a:ext uri="{28A0092B-C50C-407E-A947-70E740481C1C}">
                          <a14:useLocalDpi xmlns:a14="http://schemas.microsoft.com/office/drawing/2010/main"/>
                        </a:ext>
                      </a:extLst>
                    </a:blip>
                    <a:stretch>
                      <a:fillRect/>
                    </a:stretch>
                  </pic:blipFill>
                  <pic:spPr>
                    <a:xfrm>
                      <a:off x="0" y="0"/>
                      <a:ext cx="5943600" cy="1837055"/>
                    </a:xfrm>
                    <a:prstGeom prst="rect">
                      <a:avLst/>
                    </a:prstGeom>
                  </pic:spPr>
                </pic:pic>
              </a:graphicData>
            </a:graphic>
          </wp:inline>
        </w:drawing>
      </w:r>
    </w:p>
    <w:p w14:paraId="040B0C5B" w14:textId="77777777" w:rsidR="00E87CEB" w:rsidRDefault="00E87CEB" w:rsidP="00425717">
      <w:pPr>
        <w:pStyle w:val="ListParagraph"/>
        <w:ind w:left="0"/>
        <w:jc w:val="left"/>
      </w:pPr>
    </w:p>
    <w:p w14:paraId="221964CF" w14:textId="77777777" w:rsidR="00E87CEB" w:rsidRDefault="00E87CEB" w:rsidP="00425717">
      <w:pPr>
        <w:pStyle w:val="ListParagraph"/>
        <w:ind w:left="0"/>
        <w:jc w:val="left"/>
      </w:pPr>
    </w:p>
    <w:p w14:paraId="1C26EBF7" w14:textId="77777777" w:rsidR="00E87CEB" w:rsidRDefault="00E87CEB" w:rsidP="00425717">
      <w:pPr>
        <w:pStyle w:val="ListParagraph"/>
        <w:ind w:left="0"/>
        <w:jc w:val="left"/>
      </w:pPr>
    </w:p>
    <w:p w14:paraId="0A2D6BFB" w14:textId="77777777" w:rsidR="00E87CEB" w:rsidRDefault="00E87CEB" w:rsidP="00425717">
      <w:pPr>
        <w:pStyle w:val="ListParagraph"/>
        <w:ind w:left="0"/>
        <w:jc w:val="left"/>
      </w:pPr>
    </w:p>
    <w:p w14:paraId="4C93D37C" w14:textId="77777777" w:rsidR="00E87CEB" w:rsidRDefault="00E87CEB" w:rsidP="00425717">
      <w:pPr>
        <w:pStyle w:val="ListParagraph"/>
        <w:ind w:left="0"/>
        <w:jc w:val="left"/>
      </w:pPr>
    </w:p>
    <w:p w14:paraId="4C2E1B90" w14:textId="0B941FC7" w:rsidR="00425717" w:rsidRPr="0086795D" w:rsidRDefault="00425717" w:rsidP="00425717">
      <w:pPr>
        <w:pStyle w:val="ListParagraph"/>
        <w:ind w:left="0"/>
        <w:jc w:val="left"/>
      </w:pPr>
      <w:r>
        <w:lastRenderedPageBreak/>
        <w:t xml:space="preserve">Flink Output: </w:t>
      </w:r>
    </w:p>
    <w:p w14:paraId="629012CD" w14:textId="77777777" w:rsidR="00425717" w:rsidRDefault="00425717" w:rsidP="00E073F2">
      <w:pPr>
        <w:pStyle w:val="ListParagraph"/>
        <w:ind w:left="0"/>
        <w:jc w:val="left"/>
      </w:pPr>
    </w:p>
    <w:p w14:paraId="61EBFA77" w14:textId="156CD71F" w:rsidR="001A1753" w:rsidRDefault="00B61A1A" w:rsidP="00E073F2">
      <w:pPr>
        <w:pStyle w:val="ListParagraph"/>
        <w:ind w:left="0"/>
        <w:jc w:val="left"/>
      </w:pPr>
      <w:r w:rsidRPr="00B61A1A">
        <w:rPr>
          <w:noProof/>
        </w:rPr>
        <w:drawing>
          <wp:inline distT="0" distB="0" distL="0" distR="0" wp14:anchorId="0B8589D8" wp14:editId="639752D1">
            <wp:extent cx="5943600" cy="3538855"/>
            <wp:effectExtent l="0" t="0" r="0" b="0"/>
            <wp:docPr id="1068697534"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7534" name="Picture 1" descr="A screenshot of a computer program&#10;&#10;AI-generated content may be incorrect."/>
                    <pic:cNvPicPr/>
                  </pic:nvPicPr>
                  <pic:blipFill>
                    <a:blip r:embed="rId63"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7A83E89" w14:textId="6B2FE6BF" w:rsidR="00B61A1A" w:rsidRDefault="00B61A1A" w:rsidP="00E073F2">
      <w:pPr>
        <w:pStyle w:val="ListParagraph"/>
        <w:ind w:left="0"/>
        <w:jc w:val="left"/>
      </w:pPr>
      <w:r w:rsidRPr="00B61A1A">
        <w:rPr>
          <w:noProof/>
        </w:rPr>
        <w:drawing>
          <wp:inline distT="0" distB="0" distL="0" distR="0" wp14:anchorId="27B42C9E" wp14:editId="60BA3BDC">
            <wp:extent cx="5943600" cy="3538855"/>
            <wp:effectExtent l="0" t="0" r="0" b="0"/>
            <wp:docPr id="17502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65898"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07DBBCA" w14:textId="7ECBCE0C" w:rsidR="00B61A1A" w:rsidRDefault="00B61A1A" w:rsidP="00E073F2">
      <w:pPr>
        <w:pStyle w:val="ListParagraph"/>
        <w:ind w:left="0"/>
        <w:jc w:val="left"/>
      </w:pPr>
    </w:p>
    <w:p w14:paraId="12A90528" w14:textId="77C4FE2D" w:rsidR="0040597C" w:rsidRDefault="00B61A1A" w:rsidP="0040597C">
      <w:r>
        <w:lastRenderedPageBreak/>
        <w:t>“#SAE” hashtag count is 5 therefore, result is accurate.</w:t>
      </w:r>
    </w:p>
    <w:p w14:paraId="178101A4" w14:textId="50510A83" w:rsidR="0040597C" w:rsidRDefault="0040597C" w:rsidP="0040597C">
      <w:pPr>
        <w:pStyle w:val="Heading4"/>
      </w:pPr>
      <w:r>
        <w:t xml:space="preserve">Performance </w:t>
      </w:r>
    </w:p>
    <w:p w14:paraId="12754EB9" w14:textId="331752FE" w:rsidR="0012749D" w:rsidRDefault="0012749D" w:rsidP="00771713">
      <w:r>
        <w:t xml:space="preserve">Metrics for Twitter Job </w:t>
      </w:r>
    </w:p>
    <w:p w14:paraId="44CE1B84" w14:textId="06E72F60" w:rsidR="00771713" w:rsidRDefault="0012749D" w:rsidP="0012749D">
      <w:pPr>
        <w:jc w:val="center"/>
      </w:pPr>
      <w:r>
        <w:rPr>
          <w:noProof/>
        </w:rPr>
        <w:drawing>
          <wp:inline distT="0" distB="0" distL="0" distR="0" wp14:anchorId="6E113244" wp14:editId="35498684">
            <wp:extent cx="6395357" cy="2984500"/>
            <wp:effectExtent l="0" t="0" r="0" b="0"/>
            <wp:docPr id="166780235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2353" name="Picture 4" descr="A screenshot of a computer&#10;&#10;AI-generated content may be incorrect."/>
                    <pic:cNvPicPr/>
                  </pic:nvPicPr>
                  <pic:blipFill>
                    <a:blip r:embed="rId65" cstate="screen">
                      <a:extLst>
                        <a:ext uri="{28A0092B-C50C-407E-A947-70E740481C1C}">
                          <a14:useLocalDpi xmlns:a14="http://schemas.microsoft.com/office/drawing/2010/main"/>
                        </a:ext>
                      </a:extLst>
                    </a:blip>
                    <a:stretch>
                      <a:fillRect/>
                    </a:stretch>
                  </pic:blipFill>
                  <pic:spPr>
                    <a:xfrm>
                      <a:off x="0" y="0"/>
                      <a:ext cx="6410631" cy="2991628"/>
                    </a:xfrm>
                    <a:prstGeom prst="rect">
                      <a:avLst/>
                    </a:prstGeom>
                  </pic:spPr>
                </pic:pic>
              </a:graphicData>
            </a:graphic>
          </wp:inline>
        </w:drawing>
      </w:r>
    </w:p>
    <w:p w14:paraId="7D53951E" w14:textId="32D4A2AE" w:rsidR="0012749D" w:rsidRDefault="0012749D" w:rsidP="0012749D">
      <w:r>
        <w:t xml:space="preserve">Metrics for TikTok Job </w:t>
      </w:r>
    </w:p>
    <w:p w14:paraId="7DEBDD8F" w14:textId="232AEA19" w:rsidR="0012749D" w:rsidRDefault="00635D04" w:rsidP="0012749D">
      <w:r w:rsidRPr="00635D04">
        <w:rPr>
          <w:noProof/>
        </w:rPr>
        <w:drawing>
          <wp:inline distT="0" distB="0" distL="0" distR="0" wp14:anchorId="4063996C" wp14:editId="4776D801">
            <wp:extent cx="5943600" cy="2773680"/>
            <wp:effectExtent l="0" t="0" r="0" b="0"/>
            <wp:docPr id="15069830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3091" name="Picture 1" descr="A screenshot of a computer&#10;&#10;AI-generated content may be incorrect."/>
                    <pic:cNvPicPr/>
                  </pic:nvPicPr>
                  <pic:blipFill>
                    <a:blip r:embed="rId66" cstate="screen">
                      <a:extLst>
                        <a:ext uri="{28A0092B-C50C-407E-A947-70E740481C1C}">
                          <a14:useLocalDpi xmlns:a14="http://schemas.microsoft.com/office/drawing/2010/main"/>
                        </a:ext>
                      </a:extLst>
                    </a:blip>
                    <a:stretch>
                      <a:fillRect/>
                    </a:stretch>
                  </pic:blipFill>
                  <pic:spPr>
                    <a:xfrm>
                      <a:off x="0" y="0"/>
                      <a:ext cx="5943600" cy="2773680"/>
                    </a:xfrm>
                    <a:prstGeom prst="rect">
                      <a:avLst/>
                    </a:prstGeom>
                  </pic:spPr>
                </pic:pic>
              </a:graphicData>
            </a:graphic>
          </wp:inline>
        </w:drawing>
      </w:r>
    </w:p>
    <w:p w14:paraId="668E9692" w14:textId="3DDB9B46" w:rsidR="0012749D" w:rsidRDefault="0012749D" w:rsidP="0012749D"/>
    <w:p w14:paraId="0429676D" w14:textId="77777777" w:rsidR="009978DB" w:rsidRDefault="009978DB" w:rsidP="0012749D"/>
    <w:p w14:paraId="15A46A22" w14:textId="35A87B1D" w:rsidR="009978DB" w:rsidRDefault="001A67D0" w:rsidP="009978DB">
      <w:pPr>
        <w:jc w:val="center"/>
      </w:pPr>
      <w:r w:rsidRPr="001A67D0">
        <w:rPr>
          <w:noProof/>
        </w:rPr>
        <w:lastRenderedPageBreak/>
        <w:drawing>
          <wp:inline distT="0" distB="0" distL="0" distR="0" wp14:anchorId="1B87C6B4" wp14:editId="15F4FCE5">
            <wp:extent cx="5943600" cy="6784340"/>
            <wp:effectExtent l="0" t="0" r="0" b="0"/>
            <wp:docPr id="60968138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81389" name="Picture 1" descr="A screenshot of a graph&#10;&#10;AI-generated content may be incorrect."/>
                    <pic:cNvPicPr/>
                  </pic:nvPicPr>
                  <pic:blipFill>
                    <a:blip r:embed="rId67"/>
                    <a:stretch>
                      <a:fillRect/>
                    </a:stretch>
                  </pic:blipFill>
                  <pic:spPr>
                    <a:xfrm>
                      <a:off x="0" y="0"/>
                      <a:ext cx="5943600" cy="6784340"/>
                    </a:xfrm>
                    <a:prstGeom prst="rect">
                      <a:avLst/>
                    </a:prstGeom>
                  </pic:spPr>
                </pic:pic>
              </a:graphicData>
            </a:graphic>
          </wp:inline>
        </w:drawing>
      </w:r>
    </w:p>
    <w:p w14:paraId="306D506A" w14:textId="2CB4C898" w:rsidR="00B9611A" w:rsidRDefault="00635D04" w:rsidP="00635D04">
      <w:pPr>
        <w:jc w:val="left"/>
      </w:pPr>
      <w:r>
        <w:t xml:space="preserve">Twitter dataset size is around 1 MB and TikTok dataset size is around </w:t>
      </w:r>
      <w:r w:rsidR="00BE0836">
        <w:t xml:space="preserve">500 kilobytes. </w:t>
      </w:r>
      <w:r w:rsidR="00B9611A">
        <w:t>Flink</w:t>
      </w:r>
      <w:r w:rsidR="00DC2A24">
        <w:t xml:space="preserve"> jobs completed in a span </w:t>
      </w:r>
      <w:r w:rsidR="00B9611A">
        <w:t>of 2</w:t>
      </w:r>
      <w:r w:rsidR="00DC2A24">
        <w:t xml:space="preserve"> – 3 seconds after receiving data. </w:t>
      </w:r>
      <w:r w:rsidR="00B9611A">
        <w:t xml:space="preserve">Containers were restarted before each job, and it was noted that Flink allocated more base memory when it came to the </w:t>
      </w:r>
      <w:proofErr w:type="spellStart"/>
      <w:r w:rsidR="00B9611A">
        <w:t>tiktok</w:t>
      </w:r>
      <w:proofErr w:type="spellEnd"/>
      <w:r w:rsidR="00B9611A">
        <w:t xml:space="preserve"> job. </w:t>
      </w:r>
      <w:r w:rsidR="009978DB">
        <w:t xml:space="preserve">The </w:t>
      </w:r>
      <w:proofErr w:type="spellStart"/>
      <w:r w:rsidR="00B9611A">
        <w:t>Tiktok</w:t>
      </w:r>
      <w:proofErr w:type="spellEnd"/>
      <w:r w:rsidR="00B9611A">
        <w:t xml:space="preserve"> job recorded a </w:t>
      </w:r>
      <w:r w:rsidR="00B9611A" w:rsidRPr="00B9611A">
        <w:t>~+60 MiB</w:t>
      </w:r>
      <w:r w:rsidR="00B9611A">
        <w:t xml:space="preserve"> spike of memory compared to </w:t>
      </w:r>
      <w:r w:rsidR="00B9611A" w:rsidRPr="00B9611A">
        <w:t>~+</w:t>
      </w:r>
      <w:r w:rsidR="00AF158F">
        <w:t>2</w:t>
      </w:r>
      <w:r w:rsidR="00B9611A" w:rsidRPr="00B9611A">
        <w:t>0 MiB</w:t>
      </w:r>
      <w:r w:rsidR="00B9611A">
        <w:t xml:space="preserve"> </w:t>
      </w:r>
      <w:r w:rsidR="00B9611A">
        <w:lastRenderedPageBreak/>
        <w:t>spike of Twitter Job. Furthermore, on both occasions there were CPU spikes observed, Twitter Job recorded a spike 2X compared to TikTok.</w:t>
      </w:r>
    </w:p>
    <w:p w14:paraId="77317A7B" w14:textId="77777777" w:rsidR="00EA5497" w:rsidRDefault="00EA5497" w:rsidP="00635D04">
      <w:pPr>
        <w:jc w:val="left"/>
      </w:pPr>
    </w:p>
    <w:p w14:paraId="42E135C0" w14:textId="77777777" w:rsidR="00EA5497" w:rsidRDefault="00EA5497" w:rsidP="00635D04">
      <w:pPr>
        <w:jc w:val="left"/>
      </w:pPr>
    </w:p>
    <w:p w14:paraId="76E448A4" w14:textId="77777777" w:rsidR="00EA5497" w:rsidRDefault="00EA5497" w:rsidP="00635D04">
      <w:pPr>
        <w:jc w:val="left"/>
      </w:pPr>
    </w:p>
    <w:p w14:paraId="225603E1" w14:textId="77777777" w:rsidR="00EA5497" w:rsidRDefault="00EA5497" w:rsidP="00635D04">
      <w:pPr>
        <w:jc w:val="left"/>
      </w:pPr>
    </w:p>
    <w:p w14:paraId="0221C081" w14:textId="77777777" w:rsidR="009B2F29" w:rsidRDefault="00B9611A" w:rsidP="009B2F29">
      <w:pPr>
        <w:pStyle w:val="Heading3"/>
      </w:pPr>
      <w:r>
        <w:t xml:space="preserve"> </w:t>
      </w:r>
      <w:r w:rsidR="009B2F29">
        <w:t>Step 4 — Scaling Experiment</w:t>
      </w:r>
      <w:r w:rsidR="009B2F29">
        <w:rPr>
          <w:rStyle w:val="apple-converted-space"/>
          <w:b/>
          <w:bCs/>
        </w:rPr>
        <w:t> </w:t>
      </w:r>
    </w:p>
    <w:p w14:paraId="1002EBE9" w14:textId="63416DB5" w:rsidR="002B174D" w:rsidRPr="002B174D" w:rsidRDefault="00EF09B8" w:rsidP="00EA5497">
      <w:pPr>
        <w:pStyle w:val="Heading4"/>
      </w:pPr>
      <w:r>
        <w:t>Implementation</w:t>
      </w:r>
    </w:p>
    <w:p w14:paraId="158C8B47" w14:textId="25E81B49" w:rsidR="002B174D" w:rsidRDefault="00EF09B8" w:rsidP="00EF09B8">
      <w:r>
        <w:t>The parallel Flink job is implemented in “</w:t>
      </w:r>
      <w:proofErr w:type="spellStart"/>
      <w:r w:rsidR="002B174D">
        <w:t>HashtagCountParallelJob</w:t>
      </w:r>
      <w:proofErr w:type="spellEnd"/>
      <w:r w:rsidR="002B174D">
        <w:t>” class</w:t>
      </w:r>
      <w:r>
        <w:t xml:space="preserve"> which carries out the following </w:t>
      </w:r>
      <w:r w:rsidR="002B174D">
        <w:t>duties:</w:t>
      </w:r>
    </w:p>
    <w:p w14:paraId="4EC3D29C" w14:textId="4BB14F58" w:rsidR="002B174D" w:rsidRPr="002B174D" w:rsidRDefault="00EF09B8" w:rsidP="002B174D">
      <w:pPr>
        <w:pStyle w:val="ListParagraph"/>
        <w:numPr>
          <w:ilvl w:val="0"/>
          <w:numId w:val="74"/>
        </w:numPr>
        <w:rPr>
          <w:sz w:val="22"/>
          <w:szCs w:val="22"/>
        </w:rPr>
      </w:pPr>
      <w:r w:rsidRPr="002B174D">
        <w:rPr>
          <w:sz w:val="22"/>
          <w:szCs w:val="22"/>
        </w:rPr>
        <w:t xml:space="preserve">It creates the </w:t>
      </w:r>
      <w:proofErr w:type="spellStart"/>
      <w:r w:rsidRPr="002B174D">
        <w:rPr>
          <w:sz w:val="22"/>
          <w:szCs w:val="22"/>
        </w:rPr>
        <w:t>StreamExecutionEnvironment</w:t>
      </w:r>
      <w:proofErr w:type="spellEnd"/>
      <w:r w:rsidRPr="002B174D">
        <w:rPr>
          <w:sz w:val="22"/>
          <w:szCs w:val="22"/>
        </w:rPr>
        <w:t xml:space="preserve"> and reads command line </w:t>
      </w:r>
      <w:proofErr w:type="spellStart"/>
      <w:r w:rsidRPr="002B174D">
        <w:rPr>
          <w:sz w:val="22"/>
          <w:szCs w:val="22"/>
        </w:rPr>
        <w:t>args</w:t>
      </w:r>
      <w:proofErr w:type="spellEnd"/>
      <w:r w:rsidRPr="002B174D">
        <w:rPr>
          <w:sz w:val="22"/>
          <w:szCs w:val="22"/>
        </w:rPr>
        <w:t xml:space="preserve"> to decide which dataset to run on (Twitter or TikTok) and picks the correct Kafka topic, group id, hashtag, and job name. </w:t>
      </w:r>
    </w:p>
    <w:p w14:paraId="6E39B812" w14:textId="396DFDE0" w:rsidR="002B174D" w:rsidRDefault="00EF09B8" w:rsidP="002B174D">
      <w:pPr>
        <w:pStyle w:val="ListParagraph"/>
        <w:numPr>
          <w:ilvl w:val="0"/>
          <w:numId w:val="74"/>
        </w:numPr>
        <w:rPr>
          <w:sz w:val="22"/>
          <w:szCs w:val="22"/>
        </w:rPr>
      </w:pPr>
      <w:r w:rsidRPr="002B174D">
        <w:rPr>
          <w:sz w:val="22"/>
          <w:szCs w:val="22"/>
        </w:rPr>
        <w:t xml:space="preserve">It uses the two new partition topics to support higher parallel consumption. The topics are </w:t>
      </w:r>
      <w:r w:rsidR="002B174D" w:rsidRPr="002B174D">
        <w:rPr>
          <w:sz w:val="22"/>
          <w:szCs w:val="22"/>
        </w:rPr>
        <w:t>“</w:t>
      </w:r>
      <w:proofErr w:type="gramStart"/>
      <w:r w:rsidRPr="002B174D">
        <w:rPr>
          <w:sz w:val="22"/>
          <w:szCs w:val="22"/>
        </w:rPr>
        <w:t>twitter.topic</w:t>
      </w:r>
      <w:proofErr w:type="gramEnd"/>
      <w:r w:rsidRPr="002B174D">
        <w:rPr>
          <w:sz w:val="22"/>
          <w:szCs w:val="22"/>
        </w:rPr>
        <w:t>-partition-2</w:t>
      </w:r>
      <w:r w:rsidR="002B174D" w:rsidRPr="002B174D">
        <w:rPr>
          <w:sz w:val="22"/>
          <w:szCs w:val="22"/>
        </w:rPr>
        <w:t>”</w:t>
      </w:r>
      <w:r w:rsidRPr="002B174D">
        <w:rPr>
          <w:sz w:val="22"/>
          <w:szCs w:val="22"/>
        </w:rPr>
        <w:t xml:space="preserve"> and </w:t>
      </w:r>
      <w:r w:rsidR="002B174D" w:rsidRPr="002B174D">
        <w:rPr>
          <w:sz w:val="22"/>
          <w:szCs w:val="22"/>
        </w:rPr>
        <w:t>“</w:t>
      </w:r>
      <w:proofErr w:type="gramStart"/>
      <w:r w:rsidRPr="002B174D">
        <w:rPr>
          <w:sz w:val="22"/>
          <w:szCs w:val="22"/>
        </w:rPr>
        <w:t>tiktok.topic</w:t>
      </w:r>
      <w:proofErr w:type="gramEnd"/>
      <w:r w:rsidRPr="002B174D">
        <w:rPr>
          <w:sz w:val="22"/>
          <w:szCs w:val="22"/>
        </w:rPr>
        <w:t>-partition-2</w:t>
      </w:r>
      <w:r w:rsidR="002B174D" w:rsidRPr="002B174D">
        <w:rPr>
          <w:sz w:val="22"/>
          <w:szCs w:val="22"/>
        </w:rPr>
        <w:t>”</w:t>
      </w:r>
      <w:r w:rsidRPr="002B174D">
        <w:rPr>
          <w:sz w:val="22"/>
          <w:szCs w:val="22"/>
        </w:rPr>
        <w:t xml:space="preserve"> created with </w:t>
      </w:r>
      <w:r w:rsidR="002B174D" w:rsidRPr="002B174D">
        <w:rPr>
          <w:sz w:val="22"/>
          <w:szCs w:val="22"/>
        </w:rPr>
        <w:t xml:space="preserve">partitions size </w:t>
      </w:r>
      <w:r w:rsidRPr="002B174D">
        <w:rPr>
          <w:sz w:val="22"/>
          <w:szCs w:val="22"/>
        </w:rPr>
        <w:t>of 2.</w:t>
      </w:r>
    </w:p>
    <w:p w14:paraId="57ED4BBB" w14:textId="7A197466" w:rsidR="00121944" w:rsidRPr="002B174D" w:rsidRDefault="00121944" w:rsidP="002B174D">
      <w:pPr>
        <w:pStyle w:val="ListParagraph"/>
        <w:numPr>
          <w:ilvl w:val="0"/>
          <w:numId w:val="74"/>
        </w:numPr>
        <w:rPr>
          <w:sz w:val="22"/>
          <w:szCs w:val="22"/>
        </w:rPr>
      </w:pPr>
      <w:proofErr w:type="spellStart"/>
      <w:r>
        <w:rPr>
          <w:sz w:val="22"/>
          <w:szCs w:val="22"/>
        </w:rPr>
        <w:t>Incresed</w:t>
      </w:r>
      <w:proofErr w:type="spellEnd"/>
      <w:r>
        <w:rPr>
          <w:sz w:val="22"/>
          <w:szCs w:val="22"/>
        </w:rPr>
        <w:t xml:space="preserve"> </w:t>
      </w:r>
      <w:r w:rsidRPr="00121944">
        <w:rPr>
          <w:sz w:val="22"/>
          <w:szCs w:val="22"/>
        </w:rPr>
        <w:t xml:space="preserve">Flink operator parallelism by calling </w:t>
      </w:r>
      <w:proofErr w:type="spellStart"/>
      <w:proofErr w:type="gramStart"/>
      <w:r w:rsidRPr="00121944">
        <w:rPr>
          <w:sz w:val="22"/>
          <w:szCs w:val="22"/>
        </w:rPr>
        <w:t>environment.setParallelism</w:t>
      </w:r>
      <w:proofErr w:type="spellEnd"/>
      <w:proofErr w:type="gramEnd"/>
      <w:r w:rsidRPr="00121944">
        <w:rPr>
          <w:sz w:val="22"/>
          <w:szCs w:val="22"/>
        </w:rPr>
        <w:t>(2). This allows the Kafka source to consume the two topic partitions in parallel</w:t>
      </w:r>
      <w:r>
        <w:rPr>
          <w:sz w:val="22"/>
          <w:szCs w:val="22"/>
        </w:rPr>
        <w:t>.</w:t>
      </w:r>
    </w:p>
    <w:p w14:paraId="7A1777EB" w14:textId="1F08C32C" w:rsidR="002B174D" w:rsidRPr="002B174D" w:rsidRDefault="00EF09B8" w:rsidP="002B174D">
      <w:pPr>
        <w:pStyle w:val="ListParagraph"/>
        <w:numPr>
          <w:ilvl w:val="0"/>
          <w:numId w:val="74"/>
        </w:numPr>
        <w:rPr>
          <w:sz w:val="22"/>
          <w:szCs w:val="22"/>
        </w:rPr>
      </w:pPr>
      <w:r w:rsidRPr="002B174D">
        <w:rPr>
          <w:sz w:val="22"/>
          <w:szCs w:val="22"/>
        </w:rPr>
        <w:t xml:space="preserve">It reads Kafka messages as plain strings using the Kafka source with </w:t>
      </w:r>
      <w:proofErr w:type="spellStart"/>
      <w:r w:rsidRPr="002B174D">
        <w:rPr>
          <w:sz w:val="22"/>
          <w:szCs w:val="22"/>
        </w:rPr>
        <w:t>SimpleStringSchema</w:t>
      </w:r>
      <w:proofErr w:type="spellEnd"/>
      <w:r w:rsidRPr="002B174D">
        <w:rPr>
          <w:sz w:val="22"/>
          <w:szCs w:val="22"/>
        </w:rPr>
        <w:t xml:space="preserve"> from the </w:t>
      </w:r>
      <w:proofErr w:type="spellStart"/>
      <w:r w:rsidRPr="002B174D">
        <w:rPr>
          <w:sz w:val="22"/>
          <w:szCs w:val="22"/>
        </w:rPr>
        <w:t>flink</w:t>
      </w:r>
      <w:proofErr w:type="spellEnd"/>
      <w:r w:rsidRPr="002B174D">
        <w:rPr>
          <w:sz w:val="22"/>
          <w:szCs w:val="22"/>
        </w:rPr>
        <w:t>-connector-</w:t>
      </w:r>
      <w:proofErr w:type="spellStart"/>
      <w:r w:rsidRPr="002B174D">
        <w:rPr>
          <w:sz w:val="22"/>
          <w:szCs w:val="22"/>
        </w:rPr>
        <w:t>kafka</w:t>
      </w:r>
      <w:proofErr w:type="spellEnd"/>
      <w:r w:rsidR="002B174D" w:rsidRPr="002B174D">
        <w:rPr>
          <w:sz w:val="22"/>
          <w:szCs w:val="22"/>
        </w:rPr>
        <w:t xml:space="preserve"> </w:t>
      </w:r>
      <w:r w:rsidRPr="002B174D">
        <w:rPr>
          <w:sz w:val="22"/>
          <w:szCs w:val="22"/>
        </w:rPr>
        <w:t>library</w:t>
      </w:r>
      <w:r w:rsidR="002B174D" w:rsidRPr="002B174D">
        <w:rPr>
          <w:sz w:val="22"/>
          <w:szCs w:val="22"/>
        </w:rPr>
        <w:t xml:space="preserve"> and assigned watermarks at the Kafka source. On the single partition job this was done after passing the event.</w:t>
      </w:r>
    </w:p>
    <w:p w14:paraId="15ED78B8" w14:textId="368B3F04" w:rsidR="00EF09B8" w:rsidRPr="002B174D" w:rsidRDefault="00EF09B8" w:rsidP="002B174D">
      <w:pPr>
        <w:pStyle w:val="ListParagraph"/>
        <w:numPr>
          <w:ilvl w:val="0"/>
          <w:numId w:val="74"/>
        </w:numPr>
        <w:rPr>
          <w:sz w:val="22"/>
          <w:szCs w:val="22"/>
        </w:rPr>
      </w:pPr>
      <w:r w:rsidRPr="002B174D">
        <w:rPr>
          <w:sz w:val="22"/>
          <w:szCs w:val="22"/>
        </w:rPr>
        <w:t>The watermark strategy is bounded out of order and uses</w:t>
      </w:r>
      <w:r w:rsidR="002B174D" w:rsidRPr="002B174D">
        <w:rPr>
          <w:sz w:val="22"/>
          <w:szCs w:val="22"/>
        </w:rPr>
        <w:t xml:space="preserve"> watermark delay of 5 seconds</w:t>
      </w:r>
      <w:r w:rsidRPr="002B174D">
        <w:rPr>
          <w:sz w:val="22"/>
          <w:szCs w:val="22"/>
        </w:rPr>
        <w:t xml:space="preserve">. The timestamp assigner extracts event time by parsing each record with </w:t>
      </w:r>
      <w:proofErr w:type="spellStart"/>
      <w:r w:rsidRPr="002B174D">
        <w:rPr>
          <w:sz w:val="22"/>
          <w:szCs w:val="22"/>
        </w:rPr>
        <w:t>EventParser.parse</w:t>
      </w:r>
      <w:proofErr w:type="spellEnd"/>
      <w:r w:rsidRPr="002B174D">
        <w:rPr>
          <w:sz w:val="22"/>
          <w:szCs w:val="22"/>
        </w:rPr>
        <w:t xml:space="preserve">(record) and returning </w:t>
      </w:r>
      <w:proofErr w:type="spellStart"/>
      <w:proofErr w:type="gramStart"/>
      <w:r w:rsidRPr="002B174D">
        <w:rPr>
          <w:sz w:val="22"/>
          <w:szCs w:val="22"/>
        </w:rPr>
        <w:t>event.getEventTimeMillis</w:t>
      </w:r>
      <w:proofErr w:type="spellEnd"/>
      <w:proofErr w:type="gramEnd"/>
      <w:r w:rsidRPr="002B174D">
        <w:rPr>
          <w:sz w:val="22"/>
          <w:szCs w:val="22"/>
        </w:rPr>
        <w:t>()</w:t>
      </w:r>
      <w:r w:rsidR="002B174D" w:rsidRPr="002B174D">
        <w:rPr>
          <w:sz w:val="22"/>
          <w:szCs w:val="22"/>
        </w:rPr>
        <w:t xml:space="preserve"> and filters any invalid timestamps.</w:t>
      </w:r>
    </w:p>
    <w:p w14:paraId="77EEE3AE" w14:textId="1A075AF3" w:rsidR="00EF09B8" w:rsidRPr="002B174D" w:rsidRDefault="00EF09B8" w:rsidP="002B174D">
      <w:pPr>
        <w:pStyle w:val="ListParagraph"/>
        <w:numPr>
          <w:ilvl w:val="0"/>
          <w:numId w:val="74"/>
        </w:numPr>
        <w:rPr>
          <w:sz w:val="22"/>
          <w:szCs w:val="22"/>
        </w:rPr>
      </w:pPr>
      <w:r w:rsidRPr="002B174D">
        <w:rPr>
          <w:sz w:val="22"/>
          <w:szCs w:val="22"/>
        </w:rPr>
        <w:t xml:space="preserve">It groups events and runs a tumbling event time window. The window length is controlled by WINDOW_SECONDS = 15. The job does not configure </w:t>
      </w:r>
      <w:proofErr w:type="spellStart"/>
      <w:r w:rsidRPr="002B174D">
        <w:rPr>
          <w:sz w:val="22"/>
          <w:szCs w:val="22"/>
        </w:rPr>
        <w:t>allowedLateness</w:t>
      </w:r>
      <w:proofErr w:type="spellEnd"/>
      <w:r w:rsidRPr="002B174D">
        <w:rPr>
          <w:sz w:val="22"/>
          <w:szCs w:val="22"/>
        </w:rPr>
        <w:t xml:space="preserve">. </w:t>
      </w:r>
      <w:proofErr w:type="gramStart"/>
      <w:r w:rsidRPr="002B174D">
        <w:rPr>
          <w:sz w:val="22"/>
          <w:szCs w:val="22"/>
        </w:rPr>
        <w:t>So</w:t>
      </w:r>
      <w:proofErr w:type="gramEnd"/>
      <w:r w:rsidRPr="002B174D">
        <w:rPr>
          <w:sz w:val="22"/>
          <w:szCs w:val="22"/>
        </w:rPr>
        <w:t xml:space="preserve"> events arriving after the watermark passes the window end will not be included in that window’s counts.</w:t>
      </w:r>
    </w:p>
    <w:p w14:paraId="3A679F72" w14:textId="2738CD5B" w:rsidR="00EF09B8" w:rsidRPr="002B174D" w:rsidRDefault="00EF09B8" w:rsidP="002B174D">
      <w:pPr>
        <w:pStyle w:val="ListParagraph"/>
        <w:numPr>
          <w:ilvl w:val="0"/>
          <w:numId w:val="74"/>
        </w:numPr>
        <w:rPr>
          <w:sz w:val="22"/>
          <w:szCs w:val="22"/>
        </w:rPr>
      </w:pPr>
      <w:r w:rsidRPr="002B174D">
        <w:rPr>
          <w:sz w:val="22"/>
          <w:szCs w:val="22"/>
        </w:rPr>
        <w:t xml:space="preserve">For each window it outputs a Result that contains </w:t>
      </w:r>
      <w:proofErr w:type="spellStart"/>
      <w:r w:rsidRPr="002B174D">
        <w:rPr>
          <w:sz w:val="22"/>
          <w:szCs w:val="22"/>
        </w:rPr>
        <w:t>rawEventCount</w:t>
      </w:r>
      <w:proofErr w:type="spellEnd"/>
      <w:r w:rsidRPr="002B174D">
        <w:rPr>
          <w:sz w:val="22"/>
          <w:szCs w:val="22"/>
        </w:rPr>
        <w:t xml:space="preserve"> and </w:t>
      </w:r>
      <w:proofErr w:type="spellStart"/>
      <w:r w:rsidRPr="002B174D">
        <w:rPr>
          <w:sz w:val="22"/>
          <w:szCs w:val="22"/>
        </w:rPr>
        <w:t>hashtagEventCount</w:t>
      </w:r>
      <w:proofErr w:type="spellEnd"/>
      <w:r w:rsidRPr="002B174D">
        <w:rPr>
          <w:sz w:val="22"/>
          <w:szCs w:val="22"/>
        </w:rPr>
        <w:t xml:space="preserve">. </w:t>
      </w:r>
    </w:p>
    <w:p w14:paraId="5F74E438" w14:textId="77777777" w:rsidR="00EF09B8" w:rsidRPr="002B174D" w:rsidRDefault="00EF09B8" w:rsidP="002B174D">
      <w:pPr>
        <w:pStyle w:val="ListParagraph"/>
        <w:numPr>
          <w:ilvl w:val="0"/>
          <w:numId w:val="74"/>
        </w:numPr>
        <w:rPr>
          <w:sz w:val="22"/>
          <w:szCs w:val="22"/>
        </w:rPr>
      </w:pPr>
      <w:r w:rsidRPr="002B174D">
        <w:rPr>
          <w:sz w:val="22"/>
          <w:szCs w:val="22"/>
        </w:rPr>
        <w:lastRenderedPageBreak/>
        <w:t xml:space="preserve">Finally, it saves the results to PostgreSQL using a JDBC sink. </w:t>
      </w:r>
    </w:p>
    <w:p w14:paraId="1442B80C" w14:textId="2EA3F252" w:rsidR="00EF09B8" w:rsidRDefault="00EF09B8" w:rsidP="002B174D">
      <w:pPr>
        <w:pStyle w:val="ListParagraph"/>
        <w:numPr>
          <w:ilvl w:val="0"/>
          <w:numId w:val="74"/>
        </w:numPr>
        <w:rPr>
          <w:sz w:val="22"/>
          <w:szCs w:val="22"/>
        </w:rPr>
      </w:pPr>
      <w:r w:rsidRPr="002B174D">
        <w:rPr>
          <w:sz w:val="22"/>
          <w:szCs w:val="22"/>
        </w:rPr>
        <w:t>The performance is captured using the same docker stats script which records CPU and memory usage every 1 second for the Flink containers.</w:t>
      </w:r>
    </w:p>
    <w:p w14:paraId="3C326F43" w14:textId="77777777" w:rsidR="002B174D" w:rsidRDefault="002B174D" w:rsidP="002B174D">
      <w:pPr>
        <w:rPr>
          <w:sz w:val="22"/>
          <w:szCs w:val="22"/>
        </w:rPr>
      </w:pPr>
    </w:p>
    <w:p w14:paraId="44DA698E" w14:textId="77777777" w:rsidR="002B174D" w:rsidRDefault="002B174D" w:rsidP="002B174D">
      <w:pPr>
        <w:rPr>
          <w:sz w:val="22"/>
          <w:szCs w:val="22"/>
        </w:rPr>
      </w:pPr>
    </w:p>
    <w:p w14:paraId="16ABCA7F" w14:textId="7CA1C7B7" w:rsidR="002B174D" w:rsidRDefault="00AF261E" w:rsidP="002B174D">
      <w:pPr>
        <w:rPr>
          <w:sz w:val="22"/>
          <w:szCs w:val="22"/>
        </w:rPr>
      </w:pPr>
      <w:r w:rsidRPr="00AF261E">
        <w:rPr>
          <w:noProof/>
          <w:sz w:val="22"/>
          <w:szCs w:val="22"/>
        </w:rPr>
        <w:drawing>
          <wp:inline distT="0" distB="0" distL="0" distR="0" wp14:anchorId="6577B8E1" wp14:editId="37EAD840">
            <wp:extent cx="5943600" cy="2270125"/>
            <wp:effectExtent l="0" t="0" r="0" b="0"/>
            <wp:docPr id="13493315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1509" name="Picture 1" descr="A screenshot of a computer&#10;&#10;AI-generated content may be incorrect."/>
                    <pic:cNvPicPr/>
                  </pic:nvPicPr>
                  <pic:blipFill>
                    <a:blip r:embed="rId68" cstate="screen">
                      <a:extLst>
                        <a:ext uri="{28A0092B-C50C-407E-A947-70E740481C1C}">
                          <a14:useLocalDpi xmlns:a14="http://schemas.microsoft.com/office/drawing/2010/main"/>
                        </a:ext>
                      </a:extLst>
                    </a:blip>
                    <a:stretch>
                      <a:fillRect/>
                    </a:stretch>
                  </pic:blipFill>
                  <pic:spPr>
                    <a:xfrm>
                      <a:off x="0" y="0"/>
                      <a:ext cx="5943600" cy="2270125"/>
                    </a:xfrm>
                    <a:prstGeom prst="rect">
                      <a:avLst/>
                    </a:prstGeom>
                  </pic:spPr>
                </pic:pic>
              </a:graphicData>
            </a:graphic>
          </wp:inline>
        </w:drawing>
      </w:r>
    </w:p>
    <w:p w14:paraId="1F05FB2C" w14:textId="09987424" w:rsidR="00AF261E" w:rsidRDefault="00D43A26" w:rsidP="00D43A26">
      <w:pPr>
        <w:jc w:val="center"/>
        <w:rPr>
          <w:sz w:val="22"/>
          <w:szCs w:val="22"/>
        </w:rPr>
      </w:pPr>
      <w:r w:rsidRPr="00D43A26">
        <w:rPr>
          <w:noProof/>
          <w:sz w:val="22"/>
          <w:szCs w:val="22"/>
        </w:rPr>
        <w:drawing>
          <wp:inline distT="0" distB="0" distL="0" distR="0" wp14:anchorId="38AC2E95" wp14:editId="11DF2067">
            <wp:extent cx="5204405" cy="3080385"/>
            <wp:effectExtent l="0" t="0" r="0" b="0"/>
            <wp:docPr id="2026567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67493" name="Picture 1" descr="A screenshot of a computer&#10;&#10;AI-generated content may be incorrect."/>
                    <pic:cNvPicPr/>
                  </pic:nvPicPr>
                  <pic:blipFill>
                    <a:blip r:embed="rId69" cstate="screen">
                      <a:extLst>
                        <a:ext uri="{28A0092B-C50C-407E-A947-70E740481C1C}">
                          <a14:useLocalDpi xmlns:a14="http://schemas.microsoft.com/office/drawing/2010/main"/>
                        </a:ext>
                      </a:extLst>
                    </a:blip>
                    <a:stretch>
                      <a:fillRect/>
                    </a:stretch>
                  </pic:blipFill>
                  <pic:spPr>
                    <a:xfrm>
                      <a:off x="0" y="0"/>
                      <a:ext cx="5223507" cy="3091691"/>
                    </a:xfrm>
                    <a:prstGeom prst="rect">
                      <a:avLst/>
                    </a:prstGeom>
                  </pic:spPr>
                </pic:pic>
              </a:graphicData>
            </a:graphic>
          </wp:inline>
        </w:drawing>
      </w:r>
    </w:p>
    <w:p w14:paraId="6C21FCE6" w14:textId="5CE3A9A4" w:rsidR="00D43A26" w:rsidRDefault="002C137A" w:rsidP="00D43A26">
      <w:pPr>
        <w:jc w:val="center"/>
        <w:rPr>
          <w:sz w:val="22"/>
          <w:szCs w:val="22"/>
        </w:rPr>
      </w:pPr>
      <w:r w:rsidRPr="002C137A">
        <w:rPr>
          <w:noProof/>
          <w:sz w:val="22"/>
          <w:szCs w:val="22"/>
        </w:rPr>
        <w:lastRenderedPageBreak/>
        <w:drawing>
          <wp:inline distT="0" distB="0" distL="0" distR="0" wp14:anchorId="24EFE05B" wp14:editId="3D62C9A9">
            <wp:extent cx="7531421" cy="4457700"/>
            <wp:effectExtent l="0" t="0" r="0" b="0"/>
            <wp:docPr id="14953745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374537" name="Picture 1" descr="A screenshot of a computer&#10;&#10;AI-generated content may be incorrect."/>
                    <pic:cNvPicPr/>
                  </pic:nvPicPr>
                  <pic:blipFill>
                    <a:blip r:embed="rId70" cstate="screen">
                      <a:extLst>
                        <a:ext uri="{28A0092B-C50C-407E-A947-70E740481C1C}">
                          <a14:useLocalDpi xmlns:a14="http://schemas.microsoft.com/office/drawing/2010/main"/>
                        </a:ext>
                      </a:extLst>
                    </a:blip>
                    <a:stretch>
                      <a:fillRect/>
                    </a:stretch>
                  </pic:blipFill>
                  <pic:spPr>
                    <a:xfrm>
                      <a:off x="0" y="0"/>
                      <a:ext cx="7540384" cy="4463005"/>
                    </a:xfrm>
                    <a:prstGeom prst="rect">
                      <a:avLst/>
                    </a:prstGeom>
                  </pic:spPr>
                </pic:pic>
              </a:graphicData>
            </a:graphic>
          </wp:inline>
        </w:drawing>
      </w:r>
    </w:p>
    <w:p w14:paraId="78E5C18E" w14:textId="6170A2F6" w:rsidR="002C137A" w:rsidRDefault="002C137A" w:rsidP="00D43A26">
      <w:pPr>
        <w:jc w:val="center"/>
        <w:rPr>
          <w:sz w:val="22"/>
          <w:szCs w:val="22"/>
        </w:rPr>
      </w:pPr>
      <w:r>
        <w:rPr>
          <w:sz w:val="22"/>
          <w:szCs w:val="22"/>
        </w:rPr>
        <w:t>Now Flink Job indicates the parallelism of 2.</w:t>
      </w:r>
    </w:p>
    <w:p w14:paraId="42831E82" w14:textId="77777777" w:rsidR="00C73195" w:rsidRDefault="00C73195" w:rsidP="00C73195">
      <w:pPr>
        <w:pStyle w:val="Heading4"/>
      </w:pPr>
      <w:r>
        <w:t>Result Accuracy and Outputs</w:t>
      </w:r>
    </w:p>
    <w:p w14:paraId="3B36343F" w14:textId="77777777" w:rsidR="00C73195" w:rsidRPr="0086795D" w:rsidRDefault="00C73195" w:rsidP="00C73195">
      <w:pPr>
        <w:jc w:val="left"/>
        <w:rPr>
          <w:u w:val="single"/>
        </w:rPr>
      </w:pPr>
      <w:r w:rsidRPr="0086795D">
        <w:rPr>
          <w:u w:val="single"/>
        </w:rPr>
        <w:t>Twitter Dataset</w:t>
      </w:r>
    </w:p>
    <w:p w14:paraId="297F389E" w14:textId="71B8A2F6" w:rsidR="00C73195" w:rsidRDefault="00C73195" w:rsidP="00C73195">
      <w:pPr>
        <w:pStyle w:val="ListParagraph"/>
        <w:ind w:left="0"/>
        <w:jc w:val="left"/>
      </w:pPr>
      <w:r>
        <w:t xml:space="preserve">Expected </w:t>
      </w:r>
      <w:r w:rsidR="00B97EBA">
        <w:t>“#</w:t>
      </w:r>
      <w:proofErr w:type="spellStart"/>
      <w:r w:rsidR="00B97EBA">
        <w:t>GloboNews</w:t>
      </w:r>
      <w:proofErr w:type="spellEnd"/>
      <w:r w:rsidR="00B97EBA">
        <w:t xml:space="preserve">” </w:t>
      </w:r>
      <w:r>
        <w:t>Hashtag Count: 13</w:t>
      </w:r>
    </w:p>
    <w:p w14:paraId="4DA9843C" w14:textId="476654A7" w:rsidR="004A2D8E" w:rsidRDefault="004A2D8E" w:rsidP="004A2D8E">
      <w:r>
        <w:t>Even with parallelism enabled Flink returned hashtag count of 13 for “#</w:t>
      </w:r>
      <w:proofErr w:type="spellStart"/>
      <w:r>
        <w:t>GloboNews</w:t>
      </w:r>
      <w:proofErr w:type="spellEnd"/>
      <w:r>
        <w:t>” hashtag.</w:t>
      </w:r>
    </w:p>
    <w:p w14:paraId="5E50A2F7" w14:textId="538993AB" w:rsidR="004A2D8E" w:rsidRPr="00E87CEB" w:rsidRDefault="004A2D8E" w:rsidP="004A2D8E">
      <w:pPr>
        <w:rPr>
          <w:b/>
          <w:bCs/>
        </w:rPr>
      </w:pPr>
      <w:r w:rsidRPr="00E87CEB">
        <w:rPr>
          <w:b/>
          <w:bCs/>
        </w:rPr>
        <w:t>Therefore, result is accurate.</w:t>
      </w:r>
    </w:p>
    <w:p w14:paraId="6141052C" w14:textId="77777777" w:rsidR="004A2D8E" w:rsidRDefault="004A2D8E" w:rsidP="004A2D8E"/>
    <w:p w14:paraId="05FD3467" w14:textId="77777777" w:rsidR="004A2D8E" w:rsidRDefault="004A2D8E" w:rsidP="004A2D8E"/>
    <w:p w14:paraId="0FD65A2E" w14:textId="77777777" w:rsidR="004A2D8E" w:rsidRDefault="004A2D8E" w:rsidP="004A2D8E"/>
    <w:p w14:paraId="2DE8B77A" w14:textId="77777777" w:rsidR="004A2D8E" w:rsidRDefault="004A2D8E" w:rsidP="004A2D8E"/>
    <w:p w14:paraId="73E5B1BE" w14:textId="77777777" w:rsidR="004A2D8E" w:rsidRDefault="004A2D8E" w:rsidP="004A2D8E"/>
    <w:p w14:paraId="6939D7AB" w14:textId="24384164" w:rsidR="002C137A" w:rsidRDefault="004A2D8E" w:rsidP="00D43A26">
      <w:pPr>
        <w:jc w:val="center"/>
        <w:rPr>
          <w:sz w:val="22"/>
          <w:szCs w:val="22"/>
        </w:rPr>
      </w:pPr>
      <w:r>
        <w:rPr>
          <w:noProof/>
          <w:sz w:val="22"/>
          <w:szCs w:val="22"/>
        </w:rPr>
        <w:drawing>
          <wp:inline distT="0" distB="0" distL="0" distR="0" wp14:anchorId="1D317232" wp14:editId="31B6658E">
            <wp:extent cx="5943600" cy="3538855"/>
            <wp:effectExtent l="0" t="0" r="0" b="0"/>
            <wp:docPr id="533810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0648" name="Picture 533810648"/>
                    <pic:cNvPicPr/>
                  </pic:nvPicPr>
                  <pic:blipFill>
                    <a:blip r:embed="rId71"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39C2A1E7" w14:textId="77777777" w:rsidR="004A2D8E" w:rsidRDefault="004A2D8E" w:rsidP="00D43A26">
      <w:pPr>
        <w:jc w:val="center"/>
        <w:rPr>
          <w:sz w:val="22"/>
          <w:szCs w:val="22"/>
        </w:rPr>
      </w:pPr>
    </w:p>
    <w:p w14:paraId="2B44287B" w14:textId="5685EF50" w:rsidR="00C73195" w:rsidRDefault="004A2D8E" w:rsidP="00C73195">
      <w:pPr>
        <w:jc w:val="left"/>
        <w:rPr>
          <w:sz w:val="22"/>
          <w:szCs w:val="22"/>
        </w:rPr>
      </w:pPr>
      <w:r>
        <w:rPr>
          <w:noProof/>
          <w:sz w:val="22"/>
          <w:szCs w:val="22"/>
        </w:rPr>
        <w:drawing>
          <wp:inline distT="0" distB="0" distL="0" distR="0" wp14:anchorId="6B3AA841" wp14:editId="156729AC">
            <wp:extent cx="5943600" cy="3714750"/>
            <wp:effectExtent l="0" t="0" r="0" b="6350"/>
            <wp:docPr id="30357592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75925" name="Picture 7" descr="A screenshot of a computer&#10;&#10;AI-generated content may be incorrect."/>
                    <pic:cNvPicPr/>
                  </pic:nvPicPr>
                  <pic:blipFill>
                    <a:blip r:embed="rId72" cstate="screen">
                      <a:extLst>
                        <a:ext uri="{28A0092B-C50C-407E-A947-70E740481C1C}">
                          <a14:useLocalDpi xmlns:a14="http://schemas.microsoft.com/office/drawing/2010/main"/>
                        </a:ext>
                      </a:extLst>
                    </a:blip>
                    <a:stretch>
                      <a:fillRect/>
                    </a:stretch>
                  </pic:blipFill>
                  <pic:spPr>
                    <a:xfrm>
                      <a:off x="0" y="0"/>
                      <a:ext cx="5943600" cy="3714750"/>
                    </a:xfrm>
                    <a:prstGeom prst="rect">
                      <a:avLst/>
                    </a:prstGeom>
                  </pic:spPr>
                </pic:pic>
              </a:graphicData>
            </a:graphic>
          </wp:inline>
        </w:drawing>
      </w:r>
    </w:p>
    <w:p w14:paraId="2094A400" w14:textId="3FCA46DC" w:rsidR="004A2D8E" w:rsidRPr="0086795D" w:rsidRDefault="004A2D8E" w:rsidP="004A2D8E">
      <w:pPr>
        <w:jc w:val="left"/>
        <w:rPr>
          <w:u w:val="single"/>
        </w:rPr>
      </w:pPr>
      <w:r>
        <w:rPr>
          <w:u w:val="single"/>
        </w:rPr>
        <w:lastRenderedPageBreak/>
        <w:t>TikTok</w:t>
      </w:r>
      <w:r w:rsidRPr="0086795D">
        <w:rPr>
          <w:u w:val="single"/>
        </w:rPr>
        <w:t xml:space="preserve"> Dataset</w:t>
      </w:r>
    </w:p>
    <w:p w14:paraId="3A03D334" w14:textId="6C94F519" w:rsidR="00E87CEB" w:rsidRDefault="00E87CEB" w:rsidP="00E87CEB">
      <w:pPr>
        <w:pStyle w:val="ListParagraph"/>
        <w:ind w:left="0"/>
        <w:jc w:val="left"/>
      </w:pPr>
      <w:r>
        <w:t xml:space="preserve">Expected </w:t>
      </w:r>
      <w:r w:rsidR="00AA5F55">
        <w:t xml:space="preserve">“#SAE” </w:t>
      </w:r>
      <w:r>
        <w:t>Hashtag Count: 5</w:t>
      </w:r>
    </w:p>
    <w:p w14:paraId="715102C8" w14:textId="675FED1A" w:rsidR="00AA5F55" w:rsidRDefault="002A0586" w:rsidP="00E87CEB">
      <w:pPr>
        <w:pStyle w:val="ListParagraph"/>
        <w:ind w:left="0"/>
        <w:jc w:val="left"/>
      </w:pPr>
      <w:r>
        <w:t>However, Flink Parallel job return “#SAE” Hashtag Count: 3</w:t>
      </w:r>
      <w:r w:rsidR="00981EEB">
        <w:t xml:space="preserve"> which is incorrect.</w:t>
      </w:r>
    </w:p>
    <w:p w14:paraId="79E89324" w14:textId="77777777" w:rsidR="002A0586" w:rsidRDefault="002A0586" w:rsidP="00E87CEB">
      <w:pPr>
        <w:pStyle w:val="ListParagraph"/>
        <w:ind w:left="0"/>
        <w:jc w:val="left"/>
      </w:pPr>
    </w:p>
    <w:p w14:paraId="44513EA1" w14:textId="492015B3" w:rsidR="002A0586" w:rsidRDefault="00981EEB" w:rsidP="00E87CEB">
      <w:pPr>
        <w:pStyle w:val="ListParagraph"/>
        <w:ind w:left="0"/>
        <w:jc w:val="left"/>
      </w:pPr>
      <w:r w:rsidRPr="00981EEB">
        <w:rPr>
          <w:noProof/>
        </w:rPr>
        <w:drawing>
          <wp:inline distT="0" distB="0" distL="0" distR="0" wp14:anchorId="6EED5C53" wp14:editId="03F2D1CC">
            <wp:extent cx="5943600" cy="3538855"/>
            <wp:effectExtent l="0" t="0" r="0" b="0"/>
            <wp:docPr id="17168686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8635" name="Picture 1" descr="A screenshot of a computer&#10;&#10;AI-generated content may be incorrect."/>
                    <pic:cNvPicPr/>
                  </pic:nvPicPr>
                  <pic:blipFill>
                    <a:blip r:embed="rId73"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2BD9E270" w14:textId="77777777" w:rsidR="006C28D6" w:rsidRDefault="006C28D6" w:rsidP="006C28D6">
      <w:pPr>
        <w:pStyle w:val="Heading4"/>
      </w:pPr>
      <w:r>
        <w:t xml:space="preserve">Performance </w:t>
      </w:r>
    </w:p>
    <w:p w14:paraId="60D0B003" w14:textId="77777777" w:rsidR="006C28D6" w:rsidRDefault="006C28D6" w:rsidP="006C28D6">
      <w:r>
        <w:t xml:space="preserve">Metrics for Twitter Job </w:t>
      </w:r>
    </w:p>
    <w:p w14:paraId="4768E75E" w14:textId="2C19DC4F" w:rsidR="004A2D8E" w:rsidRDefault="00DA1CBA" w:rsidP="00C73195">
      <w:pPr>
        <w:jc w:val="left"/>
        <w:rPr>
          <w:sz w:val="22"/>
          <w:szCs w:val="22"/>
        </w:rPr>
      </w:pPr>
      <w:r w:rsidRPr="00DA1CBA">
        <w:rPr>
          <w:noProof/>
          <w:sz w:val="22"/>
          <w:szCs w:val="22"/>
        </w:rPr>
        <w:drawing>
          <wp:inline distT="0" distB="0" distL="0" distR="0" wp14:anchorId="77257E44" wp14:editId="14F4872F">
            <wp:extent cx="3643630" cy="2184400"/>
            <wp:effectExtent l="0" t="0" r="0" b="0"/>
            <wp:docPr id="15772453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45388" name="Picture 1" descr="A screenshot of a computer&#10;&#10;AI-generated content may be incorrect."/>
                    <pic:cNvPicPr/>
                  </pic:nvPicPr>
                  <pic:blipFill>
                    <a:blip r:embed="rId74" cstate="screen">
                      <a:extLst>
                        <a:ext uri="{28A0092B-C50C-407E-A947-70E740481C1C}">
                          <a14:useLocalDpi xmlns:a14="http://schemas.microsoft.com/office/drawing/2010/main"/>
                        </a:ext>
                      </a:extLst>
                    </a:blip>
                    <a:stretch>
                      <a:fillRect/>
                    </a:stretch>
                  </pic:blipFill>
                  <pic:spPr>
                    <a:xfrm>
                      <a:off x="0" y="0"/>
                      <a:ext cx="3665993" cy="2197807"/>
                    </a:xfrm>
                    <a:prstGeom prst="rect">
                      <a:avLst/>
                    </a:prstGeom>
                  </pic:spPr>
                </pic:pic>
              </a:graphicData>
            </a:graphic>
          </wp:inline>
        </w:drawing>
      </w:r>
    </w:p>
    <w:p w14:paraId="323F03B8" w14:textId="77777777" w:rsidR="00DA1CBA" w:rsidRDefault="00DA1CBA" w:rsidP="006C28D6"/>
    <w:p w14:paraId="7CB1E8DE" w14:textId="513325D4" w:rsidR="006C28D6" w:rsidRDefault="006C28D6" w:rsidP="006C28D6">
      <w:r>
        <w:lastRenderedPageBreak/>
        <w:t xml:space="preserve">Metrics for TikTok Job </w:t>
      </w:r>
    </w:p>
    <w:p w14:paraId="26D56177" w14:textId="0560BEBF" w:rsidR="006C28D6" w:rsidRDefault="006C4048" w:rsidP="006C28D6">
      <w:r>
        <w:rPr>
          <w:noProof/>
          <w:sz w:val="22"/>
          <w:szCs w:val="22"/>
        </w:rPr>
        <w:drawing>
          <wp:inline distT="0" distB="0" distL="0" distR="0" wp14:anchorId="6B82532A" wp14:editId="4EB51BB3">
            <wp:extent cx="5943600" cy="2459355"/>
            <wp:effectExtent l="0" t="0" r="0" b="0"/>
            <wp:docPr id="648803249"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3249" name="Picture 8" descr="A screenshot of a computer&#10;&#10;AI-generated content may be incorrect."/>
                    <pic:cNvPicPr/>
                  </pic:nvPicPr>
                  <pic:blipFill>
                    <a:blip r:embed="rId75" cstate="screen">
                      <a:extLst>
                        <a:ext uri="{28A0092B-C50C-407E-A947-70E740481C1C}">
                          <a14:useLocalDpi xmlns:a14="http://schemas.microsoft.com/office/drawing/2010/main"/>
                        </a:ext>
                      </a:extLst>
                    </a:blip>
                    <a:stretch>
                      <a:fillRect/>
                    </a:stretch>
                  </pic:blipFill>
                  <pic:spPr>
                    <a:xfrm>
                      <a:off x="0" y="0"/>
                      <a:ext cx="5943600" cy="2459355"/>
                    </a:xfrm>
                    <a:prstGeom prst="rect">
                      <a:avLst/>
                    </a:prstGeom>
                  </pic:spPr>
                </pic:pic>
              </a:graphicData>
            </a:graphic>
          </wp:inline>
        </w:drawing>
      </w:r>
    </w:p>
    <w:p w14:paraId="678F3A06" w14:textId="180907FB" w:rsidR="006C28D6" w:rsidRDefault="00951701" w:rsidP="00C73195">
      <w:pPr>
        <w:jc w:val="left"/>
        <w:rPr>
          <w:sz w:val="22"/>
          <w:szCs w:val="22"/>
        </w:rPr>
      </w:pPr>
      <w:r w:rsidRPr="00951701">
        <w:rPr>
          <w:noProof/>
          <w:sz w:val="22"/>
          <w:szCs w:val="22"/>
        </w:rPr>
        <w:lastRenderedPageBreak/>
        <w:drawing>
          <wp:inline distT="0" distB="0" distL="0" distR="0" wp14:anchorId="2D83F117" wp14:editId="20EDAE3E">
            <wp:extent cx="5943600" cy="5600065"/>
            <wp:effectExtent l="0" t="0" r="0" b="635"/>
            <wp:docPr id="62196235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2353" name="Picture 1" descr="A screenshot of a graph&#10;&#10;AI-generated content may be incorrect."/>
                    <pic:cNvPicPr/>
                  </pic:nvPicPr>
                  <pic:blipFill>
                    <a:blip r:embed="rId76" cstate="email">
                      <a:extLst>
                        <a:ext uri="{28A0092B-C50C-407E-A947-70E740481C1C}">
                          <a14:useLocalDpi xmlns:a14="http://schemas.microsoft.com/office/drawing/2010/main"/>
                        </a:ext>
                      </a:extLst>
                    </a:blip>
                    <a:stretch>
                      <a:fillRect/>
                    </a:stretch>
                  </pic:blipFill>
                  <pic:spPr>
                    <a:xfrm>
                      <a:off x="0" y="0"/>
                      <a:ext cx="5943600" cy="5600065"/>
                    </a:xfrm>
                    <a:prstGeom prst="rect">
                      <a:avLst/>
                    </a:prstGeom>
                  </pic:spPr>
                </pic:pic>
              </a:graphicData>
            </a:graphic>
          </wp:inline>
        </w:drawing>
      </w:r>
    </w:p>
    <w:p w14:paraId="375FBEF1" w14:textId="1258B420" w:rsidR="00802F8E" w:rsidRDefault="00802F8E" w:rsidP="00C73195">
      <w:pPr>
        <w:jc w:val="left"/>
        <w:rPr>
          <w:sz w:val="22"/>
          <w:szCs w:val="22"/>
        </w:rPr>
      </w:pPr>
      <w:r w:rsidRPr="00802F8E">
        <w:rPr>
          <w:sz w:val="22"/>
          <w:szCs w:val="22"/>
        </w:rPr>
        <w:t>Memory usage stays mostly steady across the run. This suggests there is no memory pressure. CPU usage shows short spikes at a few time points. These spikes likely come from bursty input and window processing. Overall changes in performance are driven more by CPU bursts than by memory growth.</w:t>
      </w:r>
    </w:p>
    <w:p w14:paraId="381A41C7" w14:textId="77777777" w:rsidR="00802F8E" w:rsidRDefault="00802F8E" w:rsidP="00C73195">
      <w:pPr>
        <w:jc w:val="left"/>
        <w:rPr>
          <w:sz w:val="22"/>
          <w:szCs w:val="22"/>
        </w:rPr>
      </w:pPr>
    </w:p>
    <w:p w14:paraId="38C65C4A" w14:textId="77777777" w:rsidR="00802F8E" w:rsidRDefault="00802F8E" w:rsidP="00C73195">
      <w:pPr>
        <w:jc w:val="left"/>
        <w:rPr>
          <w:sz w:val="22"/>
          <w:szCs w:val="22"/>
        </w:rPr>
      </w:pPr>
    </w:p>
    <w:p w14:paraId="27C3924C" w14:textId="77777777" w:rsidR="00802F8E" w:rsidRDefault="00802F8E" w:rsidP="00C73195">
      <w:pPr>
        <w:jc w:val="left"/>
        <w:rPr>
          <w:sz w:val="22"/>
          <w:szCs w:val="22"/>
        </w:rPr>
      </w:pPr>
    </w:p>
    <w:p w14:paraId="13F3283B" w14:textId="77777777" w:rsidR="00802F8E" w:rsidRDefault="00802F8E" w:rsidP="00C73195">
      <w:pPr>
        <w:jc w:val="left"/>
        <w:rPr>
          <w:sz w:val="22"/>
          <w:szCs w:val="22"/>
        </w:rPr>
      </w:pPr>
    </w:p>
    <w:p w14:paraId="2B7B401C" w14:textId="42F3DA69" w:rsidR="00802F8E" w:rsidRDefault="00A13BAA" w:rsidP="00A13BAA">
      <w:pPr>
        <w:pStyle w:val="Heading1"/>
      </w:pPr>
      <w:r>
        <w:lastRenderedPageBreak/>
        <w:t>Task 5</w:t>
      </w:r>
    </w:p>
    <w:p w14:paraId="34D7C5FD"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u w:val="single"/>
        </w:rPr>
      </w:pPr>
      <w:r w:rsidRPr="00A13BAA">
        <w:rPr>
          <w:sz w:val="22"/>
          <w:szCs w:val="22"/>
          <w:u w:val="single"/>
        </w:rPr>
        <w:t>Application of Big Data Technologies in the Development, Verification and Deployment of Large Language Models (LLMs)</w:t>
      </w:r>
    </w:p>
    <w:p w14:paraId="54D3416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rPr>
      </w:pPr>
    </w:p>
    <w:p w14:paraId="47817CC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Big Data is field of handling datasets with enormous volume, high velocity, higher variety, higher </w:t>
      </w:r>
      <w:proofErr w:type="gramStart"/>
      <w:r w:rsidRPr="00A13BAA">
        <w:rPr>
          <w:sz w:val="22"/>
          <w:szCs w:val="22"/>
        </w:rPr>
        <w:t>veracity  and</w:t>
      </w:r>
      <w:proofErr w:type="gramEnd"/>
      <w:r w:rsidRPr="00A13BAA">
        <w:rPr>
          <w:sz w:val="22"/>
          <w:szCs w:val="22"/>
        </w:rPr>
        <w:t xml:space="preserve"> much of a potential value. The data driven decision making, which is a crucial process of almost all the industries of fields in the current world highly relies on the information retrieved and generated by processing these Big Data. This process requires key techniques and technologies such as distributed systems and parallel processing frameworks to play with the massive and diverse datasets. Large Language Models is a recently advanced Artificial Intelligence technology which can understand, generating and interacting with human languages using NLP techniques. These LLMs are called “Large” because they are trained on massive datasets with billions or even trillions of parameters to learn and understand the different traits of human languages and to generate response in more humanized manner. The integration of Big Data and Large Language Models comes where the Big Data principles and technologies become the fundamental to all the stages of LLMs, since the primary challenges in Development, Verification and Deployment of LLMs are to manage and handle the massive text corpora used in there.</w:t>
      </w:r>
    </w:p>
    <w:p w14:paraId="4D9D1FD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FDB0F0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The Development and Training phase of LLMs involves ingestion of petabyte-scale and diverse text datasets into the LLM pipeline. Parallel data acquisition, preprocessing and distributed training optimization can be distinguished as the two critical areas in this development and training phase. The Big Data frameworks for Petabyte-Scale data pipelines comes to the play to handle massively parallel data acquisition and preprocessing. The distributed platforms like Apache Spark, a tool for large scale data Extract-Transform-Load (ETL) process, Ray Data &amp; </w:t>
      </w:r>
      <w:proofErr w:type="spellStart"/>
      <w:r w:rsidRPr="00A13BAA">
        <w:rPr>
          <w:sz w:val="22"/>
          <w:szCs w:val="22"/>
        </w:rPr>
        <w:t>Dask</w:t>
      </w:r>
      <w:proofErr w:type="spellEnd"/>
      <w:r w:rsidRPr="00A13BAA">
        <w:rPr>
          <w:sz w:val="22"/>
          <w:szCs w:val="22"/>
        </w:rPr>
        <w:t>, a framework offers parallelization and execution of larger-than-memory and the specialized toolkits like Data Prep Kit (DPK), which is an open-source toolkit to streamline the complex process of quality assessment and transformation of natural language and code data for LLMs can be identified as the major frameworks for handle large scale data processes</w:t>
      </w:r>
      <w:r w:rsidRPr="00A13BAA">
        <w:rPr>
          <w:sz w:val="22"/>
          <w:szCs w:val="22"/>
        </w:rPr>
        <w:fldChar w:fldCharType="begin"/>
      </w:r>
      <w:r w:rsidRPr="00A13BAA">
        <w:rPr>
          <w:sz w:val="22"/>
          <w:szCs w:val="22"/>
        </w:rPr>
        <w:instrText xml:space="preserve"> ADDIN ZOTERO_ITEM CSL_CITATION {"citationID":"phvNbQAC","properties":{"formattedCitation":"[1]","plainCitation":"[1]","noteIndex":0},"citationItems":[{"id":216,"uris":["http://zotero.org/users/18589552/items/WYH7F25S"],"itemData":{"id":216,"type":"article","abstract":"Data preparation is the first and a very important step towards any Large Language Model (LLM) development. This paper introduces an easy-to-use, extensible, and scale-flexible open-source data preparation toolkit called Data Prep Kit (DPK). DPK is architected and designed to enable users to scale their data preparation to their needs. With DPK they can prepare data on a local machine or effortlessly scale to run on a cluster with thousands of CPU Cores. DPK comes with a highly scalable, yet extensible set of modules that transform natural language and code data. If the user needs additional transforms, they can be easily developed using extensive DPK support for transform creation. These modules can be used independently or pipelined to perform a series of operations. In this paper, we describe DPK architecture and show its performance from a small scale to a very large number of CPUs. The modules from DPK have been used for the preparation of Granite Models [1] [2]. We believe DPK is a valuable contribution to the AI community to easily prepare data to enhance the performance of their LLM models or to fine-tune models with Retrieval-Augmented Generation (RAG).","DOI":"10.48550/arXiv.2409.18164","note":"arXiv:2409.18164 [cs]","number":"arXiv:2409.18164","publisher":"arXiv","source":"arXiv.org","title":"Data-Prep-Kit: getting your data ready for LLM application development","title-short":"Data-Prep-Kit","URL":"http://arxiv.org/abs/2409.18164","author":[{"family":"Wood","given":"David"},{"family":"Lublinsky","given":"Boris"},{"family":"Roytman","given":"Alexy"},{"family":"Singh","given":"Shivdeep"},{"family":"Adam","given":"Constantin"},{"family":"Adebayo","given":"Abdulhamid"},{"family":"An","given":"Sungeun"},{"family":"Chang","given":"Yuan Chi"},{"family":"Dang","given":"Xuan-Hong"},{"family":"Desai","given":"Nirmit"},{"family":"Dolfi","given":"Michele"},{"family":"Emami-Gohari","given":"Hajar"},{"family":"Eres","given":"Revital"},{"family":"Goto","given":"Takuya"},{"family":"Joshi","given":"Dhiraj"},{"family":"Koyfman","given":"Yan"},{"family":"Nassar","given":"Mohammad"},{"family":"Patel","given":"Hima"},{"family":"Selvam","given":"Paramesvaran"},{"family":"Shah","given":"Yousaf"},{"family":"Surendran","given":"Saptha"},{"family":"Tsuzuku","given":"Daiki"},{"family":"Zerfos","given":"Petros"},{"family":"Daijavad","given":"Shahrokh"}],"accessed":{"date-parts":[["2025",11,18]]},"issued":{"date-parts":[["2024",11,13]]}}}],"schema":"https://github.com/citation-style-language/schema/raw/master/csl-citation.json"} </w:instrText>
      </w:r>
      <w:r w:rsidRPr="00A13BAA">
        <w:rPr>
          <w:sz w:val="22"/>
          <w:szCs w:val="22"/>
        </w:rPr>
        <w:fldChar w:fldCharType="separate"/>
      </w:r>
      <w:r w:rsidRPr="00A13BAA">
        <w:rPr>
          <w:sz w:val="22"/>
          <w:szCs w:val="22"/>
        </w:rPr>
        <w:t>[1]</w:t>
      </w:r>
      <w:r w:rsidRPr="00A13BAA">
        <w:rPr>
          <w:sz w:val="22"/>
          <w:szCs w:val="22"/>
        </w:rPr>
        <w:fldChar w:fldCharType="end"/>
      </w:r>
      <w:r w:rsidRPr="00A13BAA">
        <w:rPr>
          <w:sz w:val="22"/>
          <w:szCs w:val="22"/>
        </w:rPr>
        <w:t xml:space="preserve">. The above platforms ensure the advanced data hygiene by handling the scale, complexity and fuzzy deduplication (identifying and merging approximately same records). The distributed training optimization, which implies overcoming the hardware limitations for during the development process is acquired by using the frameworks such as </w:t>
      </w:r>
      <w:proofErr w:type="spellStart"/>
      <w:r w:rsidRPr="00A13BAA">
        <w:rPr>
          <w:sz w:val="22"/>
          <w:szCs w:val="22"/>
        </w:rPr>
        <w:t>DeepSeed</w:t>
      </w:r>
      <w:proofErr w:type="spellEnd"/>
      <w:r w:rsidRPr="00A13BAA">
        <w:rPr>
          <w:sz w:val="22"/>
          <w:szCs w:val="22"/>
        </w:rPr>
        <w:t xml:space="preserve">, which reduces the memory consumption with the Big Data techniques such as Zero Redundancy Optimizer </w:t>
      </w:r>
      <w:r w:rsidRPr="00A13BAA">
        <w:rPr>
          <w:sz w:val="22"/>
          <w:szCs w:val="22"/>
        </w:rPr>
        <w:lastRenderedPageBreak/>
        <w:t>(</w:t>
      </w:r>
      <w:proofErr w:type="spellStart"/>
      <w:r w:rsidRPr="00A13BAA">
        <w:rPr>
          <w:sz w:val="22"/>
          <w:szCs w:val="22"/>
        </w:rPr>
        <w:t>ZeRO</w:t>
      </w:r>
      <w:proofErr w:type="spellEnd"/>
      <w:r w:rsidRPr="00A13BAA">
        <w:rPr>
          <w:sz w:val="22"/>
          <w:szCs w:val="22"/>
        </w:rPr>
        <w:t>) which partitions the model states across distributed nodes in GPU. This process makes the development and training much efficient by ensuring that each state of the model is stored only once</w:t>
      </w:r>
      <w:r w:rsidRPr="00A13BAA">
        <w:rPr>
          <w:sz w:val="22"/>
          <w:szCs w:val="22"/>
        </w:rPr>
        <w:fldChar w:fldCharType="begin"/>
      </w:r>
      <w:r w:rsidRPr="00A13BAA">
        <w:rPr>
          <w:sz w:val="22"/>
          <w:szCs w:val="22"/>
        </w:rPr>
        <w:instrText xml:space="preserve"> ADDIN ZOTERO_ITEM CSL_CITATION {"citationID":"rOWoBZkG","properties":{"formattedCitation":"[2]","plainCitation":"[2]","noteIndex":0},"citationItems":[{"id":209,"uris":["http://zotero.org/users/18589552/items/AZR3EH99"],"itemData":{"id":209,"type":"article","abstract":"Large deep learning models offer significant accuracy gains, but training billions to trillions of parameters is challenging. Existing solutions such as data and model parallelisms exhibit fundamental limitations to fit these models into limited device memory, while obtaining computation, communication and development efficiency. We develop a novel solution, Zero Redundancy Optimizer (ZeRO), to optimize memory, vastly improving training speed while increasing the model size that can be efficiently trained. ZeRO eliminates memory redundancies in data- and model-parallel training while retaining low communication volume and high computational granularity, allowing us to scale the model size proportional to the number of devices with sustained high efficiency. Our analysis on memory requirements and communication volume demonstrates: ZeRO has the potential to scale beyond 1 Trillion parameters using today's hardware. We implement and evaluate ZeRO: it trains large models of over 100B parameter with super-linear speedup on 400 GPUs, achieving throughput of 15 Petaflops. This represents an 8x increase in model size and 10x increase in achievable performance over state-of-the-art. In terms of usability, ZeRO can train large models of up to 13B parameters (e.g., larger than Megatron GPT 8.3B and T5 11B) without requiring model parallelism which is harder for scientists to apply. Last but not the least, researchers have used the system breakthroughs of ZeRO to create the world's largest language model (Turing-NLG, 17B parameters) with record breaking accuracy.","DOI":"10.48550/arXiv.1910.02054","note":"arXiv:1910.02054 [cs]","number":"arXiv:1910.02054","publisher":"arXiv","source":"arXiv.org","title":"ZeRO: Memory Optimizations Toward Training Trillion Parameter Models","title-short":"ZeRO","URL":"http://arxiv.org/abs/1910.02054","author":[{"family":"Rajbhandari","given":"Samyam"},{"family":"Rasley","given":"Jeff"},{"family":"Ruwase","given":"Olatunji"},{"family":"He","given":"Yuxiong"}],"accessed":{"date-parts":[["2025",11,18]]},"issued":{"date-parts":[["2020",5,13]]}}}],"schema":"https://github.com/citation-style-language/schema/raw/master/csl-citation.json"} </w:instrText>
      </w:r>
      <w:r w:rsidRPr="00A13BAA">
        <w:rPr>
          <w:sz w:val="22"/>
          <w:szCs w:val="22"/>
        </w:rPr>
        <w:fldChar w:fldCharType="separate"/>
      </w:r>
      <w:r w:rsidRPr="00A13BAA">
        <w:rPr>
          <w:sz w:val="22"/>
          <w:szCs w:val="22"/>
        </w:rPr>
        <w:t>[2]</w:t>
      </w:r>
      <w:r w:rsidRPr="00A13BAA">
        <w:rPr>
          <w:sz w:val="22"/>
          <w:szCs w:val="22"/>
        </w:rPr>
        <w:fldChar w:fldCharType="end"/>
      </w:r>
      <w:r w:rsidRPr="00A13BAA">
        <w:rPr>
          <w:sz w:val="22"/>
          <w:szCs w:val="22"/>
        </w:rPr>
        <w:t>.</w:t>
      </w:r>
    </w:p>
    <w:p w14:paraId="31DCB240"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7AAEFCE4"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In the Verification phase of the LLMs the Big Data methodologies are applied to test the LLMs against its biasness, potential failures and other shortcomings at a large scale. This phase uses Big Data applications for three distinct purposes: standardize comparisons for quantitative model performance, large-scale bias, fairness and robustness assessment and synthesizing data for testing and development. The verification process of LLMs needs standardized, large datasets and high-throughput frameworks. Standardized Benchmarking is one of the main tasks to get standardized tasks and datasets to quantitatively assess the reasoning, language understanding and factual accuracy of LLM models </w:t>
      </w:r>
      <w:r w:rsidRPr="00A13BAA">
        <w:rPr>
          <w:sz w:val="22"/>
          <w:szCs w:val="22"/>
        </w:rPr>
        <w:fldChar w:fldCharType="begin"/>
      </w:r>
      <w:r w:rsidRPr="00A13BAA">
        <w:rPr>
          <w:sz w:val="22"/>
          <w:szCs w:val="22"/>
        </w:rPr>
        <w:instrText xml:space="preserve"> ADDIN ZOTERO_ITEM CSL_CITATION {"citationID":"QIBYflBm","properties":{"formattedCitation":"[3]","plainCitation":"[3]","noteIndex":0},"citationItems":[{"id":224,"uris":["http://zotero.org/users/18589552/items/WD47SCSS"],"itemData":{"id":224,"type":"article","abstract":"Data contamination has received increasing attention in the era of large language models (LLMs) due to their reliance on vast Internet-derived training corpora. To mitigate the risk of potential data contamination, LLM benchmarking has undergone a transformation from static to dynamic benchmarking. In this work, we conduct an in-depth analysis of existing static to dynamic benchmarking methods aimed at reducing data contamination risks. We first examine methods that enhance static benchmarks and identify their inherent limitations. We then highlight a critical gap-the lack of standardized criteria for evaluating dynamic benchmarks. Based on this observation, we propose a series of optimal design principles for dynamic benchmarking and analyze the limitations of existing dynamic benchmarks. This survey provides a concise yet comprehensive overview of recent advancements in data contamination research, offering valuable insights and a clear guide for future research efforts. We maintain a GitHub repository to continuously collect both static and dynamic benchmarking methods for LLMs. The repository can be found at this link.","DOI":"10.48550/arXiv.2502.17521","note":"arXiv:2502.17521 [cs]","number":"arXiv:2502.17521","publisher":"arXiv","source":"arXiv.org","title":"Recent Advances in Large Langauge Model Benchmarks against Data Contamination: From Static to Dynamic Evaluation","title-short":"Recent Advances in Large Langauge Model Benchmarks against Data Contamination","URL":"http://arxiv.org/abs/2502.17521","author":[{"family":"Chen","given":"Simin"},{"family":"Chen","given":"Yiming"},{"family":"Li","given":"Zexin"},{"family":"Jiang","given":"Yifan"},{"family":"Wan","given":"Zhongwei"},{"family":"He","given":"Yixin"},{"family":"Ran","given":"Dezhi"},{"family":"Gu","given":"Tianle"},{"family":"Li","given":"Haizhou"},{"family":"Xie","given":"Tao"},{"family":"Ray","given":"Baishakhi"}],"accessed":{"date-parts":[["2025",11,18]]},"issued":{"date-parts":[["2025",9,29]]}}}],"schema":"https://github.com/citation-style-language/schema/raw/master/csl-citation.json"} </w:instrText>
      </w:r>
      <w:r w:rsidRPr="00A13BAA">
        <w:rPr>
          <w:sz w:val="22"/>
          <w:szCs w:val="22"/>
        </w:rPr>
        <w:fldChar w:fldCharType="separate"/>
      </w:r>
      <w:r w:rsidRPr="00A13BAA">
        <w:rPr>
          <w:sz w:val="22"/>
          <w:szCs w:val="22"/>
        </w:rPr>
        <w:t>[3]</w:t>
      </w:r>
      <w:r w:rsidRPr="00A13BAA">
        <w:rPr>
          <w:sz w:val="22"/>
          <w:szCs w:val="22"/>
        </w:rPr>
        <w:fldChar w:fldCharType="end"/>
      </w:r>
      <w:r w:rsidRPr="00A13BAA">
        <w:rPr>
          <w:sz w:val="22"/>
          <w:szCs w:val="22"/>
        </w:rPr>
        <w:t>. Super General Language Understanding Evaluation (</w:t>
      </w:r>
      <w:proofErr w:type="spellStart"/>
      <w:r w:rsidRPr="00A13BAA">
        <w:rPr>
          <w:sz w:val="22"/>
          <w:szCs w:val="22"/>
        </w:rPr>
        <w:t>SuperGLUE</w:t>
      </w:r>
      <w:proofErr w:type="spellEnd"/>
      <w:r w:rsidRPr="00A13BAA">
        <w:rPr>
          <w:sz w:val="22"/>
          <w:szCs w:val="22"/>
        </w:rPr>
        <w:t xml:space="preserve">) is one of the most popular </w:t>
      </w:r>
      <w:proofErr w:type="gramStart"/>
      <w:r w:rsidRPr="00A13BAA">
        <w:rPr>
          <w:sz w:val="22"/>
          <w:szCs w:val="22"/>
        </w:rPr>
        <w:t>benchmark</w:t>
      </w:r>
      <w:proofErr w:type="gramEnd"/>
      <w:r w:rsidRPr="00A13BAA">
        <w:rPr>
          <w:sz w:val="22"/>
          <w:szCs w:val="22"/>
        </w:rPr>
        <w:t xml:space="preserve"> designed for performance evaluation in Natural Language Understanding (NLU) in LLMs. Also, the use of Big Data techniques to continuously refresh, govern and create unpolluted dataset to mitigate the data contamination issue can be seen as one of the key applications </w:t>
      </w:r>
      <w:r w:rsidRPr="00A13BAA">
        <w:rPr>
          <w:sz w:val="22"/>
          <w:szCs w:val="22"/>
        </w:rPr>
        <w:fldChar w:fldCharType="begin"/>
      </w:r>
      <w:r w:rsidRPr="00A13BAA">
        <w:rPr>
          <w:sz w:val="22"/>
          <w:szCs w:val="22"/>
        </w:rPr>
        <w:instrText xml:space="preserve"> ADDIN ZOTERO_ITEM CSL_CITATION {"citationID":"SnP2P2iV","properties":{"formattedCitation":"[4]","plainCitation":"[4]","noteIndex":0},"citationItems":[{"id":206,"uris":["http://zotero.org/users/18589552/items/PKIEP6R3"],"itemData":{"id":206,"type":"article","abstract":"Recent advancements in Large Language Models (LLMs) have demonstrated significant progress in various areas, such as text generation and code synthesis. However, the reliability of performance evaluation has come under scrutiny due to data contamination-the unintended overlap between training and test datasets. This overlap has the potential to artificially inflate model performance, as LLMs are typically trained on extensive datasets scraped from publicly available sources. These datasets often inadvertently overlap with the benchmarks used for evaluation, leading to an overestimation of the models' true generalization capabilities. In this paper, we first examine the definition and impacts of data contamination. Secondly, we review methods for contamination-free evaluation, focusing on three strategies: data updating-based methods, data rewriting-based methods, and prevention-based methods. Specifically, we highlight dynamic benchmarks and LLM-driven evaluation methods. Finally, we categorize contamination detecting methods based on model information dependency: white-Box, gray-Box, and black-Box detection approaches. Our survey highlights the requirements for more rigorous evaluation protocols and proposes future directions for addressing data contamination challenges.","DOI":"10.48550/arXiv.2502.14425","note":"arXiv:2502.14425 [cs]","number":"arXiv:2502.14425","publisher":"arXiv","source":"arXiv.org","title":"A Survey on Data Contamination for Large Language Models","URL":"http://arxiv.org/abs/2502.14425","author":[{"family":"Cheng","given":"Yuxing"},{"family":"Chang","given":"Yi"},{"family":"Wu","given":"Yuan"}],"accessed":{"date-parts":[["2025",11,18]]},"issued":{"date-parts":[["2025",6,5]]}}}],"schema":"https://github.com/citation-style-language/schema/raw/master/csl-citation.json"} </w:instrText>
      </w:r>
      <w:r w:rsidRPr="00A13BAA">
        <w:rPr>
          <w:sz w:val="22"/>
          <w:szCs w:val="22"/>
        </w:rPr>
        <w:fldChar w:fldCharType="separate"/>
      </w:r>
      <w:r w:rsidRPr="00A13BAA">
        <w:rPr>
          <w:sz w:val="22"/>
          <w:szCs w:val="22"/>
        </w:rPr>
        <w:t>[4]</w:t>
      </w:r>
      <w:r w:rsidRPr="00A13BAA">
        <w:rPr>
          <w:sz w:val="22"/>
          <w:szCs w:val="22"/>
        </w:rPr>
        <w:fldChar w:fldCharType="end"/>
      </w:r>
      <w:r w:rsidRPr="00A13BAA">
        <w:rPr>
          <w:sz w:val="22"/>
          <w:szCs w:val="22"/>
        </w:rPr>
        <w:t xml:space="preserve"> . The bias evaluation process of the LLMs has now shifted to internal bias mitigation strategies, typically involve computationally intensive processes such as detecting and normalizing sensitive attributes within the model </w:t>
      </w:r>
      <w:r w:rsidRPr="00A13BAA">
        <w:rPr>
          <w:sz w:val="22"/>
          <w:szCs w:val="22"/>
        </w:rPr>
        <w:fldChar w:fldCharType="begin"/>
      </w:r>
      <w:r w:rsidRPr="00A13BAA">
        <w:rPr>
          <w:sz w:val="22"/>
          <w:szCs w:val="22"/>
        </w:rPr>
        <w:instrText xml:space="preserve"> ADDIN ZOTERO_ITEM CSL_CITATION {"citationID":"lZh7HdXO","properties":{"formattedCitation":"[5]","plainCitation":"[5]","noteIndex":0},"citationItems":[{"id":220,"uris":["http://zotero.org/users/18589552/items/NH38IW6K"],"itemData":{"id":220,"type":"article","abstract":"In this research, we introduce BEATS, a novel framework for evaluating Bias, Ethics, Fairness, and Factuality in Large Language Models (LLMs). Building upon the BEATS framework, we present a bias benchmark for LLMs that measure performance across 29 distinct metrics. These metrics span a broad range of characteristics, including demographic, cognitive, and social biases, as well as measures of ethical reasoning, group fairness, and factuality related misinformation risk. These metrics enable a quantitative assessment of the extent to which LLM generated responses may perpetuate societal prejudices that reinforce or expand systemic inequities. To achieve a high score on this benchmark a LLM must show very equitable behavior in their responses, making it a rigorous standard for responsible AI evaluation. Empirical results based on data from our experiment show that, 37.65\\% of outputs generated by industry leading models contained some form of bias, highlighting a substantial risk of using these models in critical decision making systems. BEATS framework and benchmark offer a scalable and statistically rigorous methodology to benchmark LLMs, diagnose factors driving biases, and develop mitigation strategies. With the BEATS framework, our goal is to help the development of more socially responsible and ethically aligned AI models.","DOI":"10.48550/arXiv.2503.24310","note":"arXiv:2503.24310 [cs]\nversion: 1","number":"arXiv:2503.24310","publisher":"arXiv","source":"arXiv.org","title":"BEATS: Bias Evaluation and Assessment Test Suite for Large Language Models","title-short":"BEATS","URL":"http://arxiv.org/abs/2503.24310","author":[{"family":"Abhishek","given":"Alok"},{"family":"Erickson","given":"Lisa"},{"family":"Bandopadhyay","given":"Tushar"}],"accessed":{"date-parts":[["2025",11,18]]},"issued":{"date-parts":[["2025",3,31]]}}}],"schema":"https://github.com/citation-style-language/schema/raw/master/csl-citation.json"} </w:instrText>
      </w:r>
      <w:r w:rsidRPr="00A13BAA">
        <w:rPr>
          <w:sz w:val="22"/>
          <w:szCs w:val="22"/>
        </w:rPr>
        <w:fldChar w:fldCharType="separate"/>
      </w:r>
      <w:r w:rsidRPr="00A13BAA">
        <w:rPr>
          <w:sz w:val="22"/>
          <w:szCs w:val="22"/>
        </w:rPr>
        <w:t>[5]</w:t>
      </w:r>
      <w:r w:rsidRPr="00A13BAA">
        <w:rPr>
          <w:sz w:val="22"/>
          <w:szCs w:val="22"/>
        </w:rPr>
        <w:fldChar w:fldCharType="end"/>
      </w:r>
      <w:r w:rsidRPr="00A13BAA">
        <w:rPr>
          <w:sz w:val="22"/>
          <w:szCs w:val="22"/>
        </w:rPr>
        <w:t xml:space="preserve">. These strategies require distributed systems to handle the scaled analysis of the model’s internal data flow. </w:t>
      </w:r>
    </w:p>
    <w:p w14:paraId="2628A72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00A11B13"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final phase of LLM lifecycle is the Deployment phase, typically known as LLM Deployment and Inference (</w:t>
      </w:r>
      <w:proofErr w:type="spellStart"/>
      <w:r w:rsidRPr="00A13BAA">
        <w:rPr>
          <w:sz w:val="22"/>
          <w:szCs w:val="22"/>
        </w:rPr>
        <w:t>LLMOps</w:t>
      </w:r>
      <w:proofErr w:type="spellEnd"/>
      <w:r w:rsidRPr="00A13BAA">
        <w:rPr>
          <w:sz w:val="22"/>
          <w:szCs w:val="22"/>
        </w:rPr>
        <w:t xml:space="preserve">). This phase gives the Big Data systems challenge of managing the high cost and </w:t>
      </w:r>
      <w:proofErr w:type="gramStart"/>
      <w:r w:rsidRPr="00A13BAA">
        <w:rPr>
          <w:sz w:val="22"/>
          <w:szCs w:val="22"/>
        </w:rPr>
        <w:t>low-latency</w:t>
      </w:r>
      <w:proofErr w:type="gramEnd"/>
      <w:r w:rsidRPr="00A13BAA">
        <w:rPr>
          <w:sz w:val="22"/>
          <w:szCs w:val="22"/>
        </w:rPr>
        <w:t xml:space="preserve"> demands of large models. The optimization of the GPU resources is a crucial need to manage the cost at deployment and there comes the use of various Big Data techniques. One of the key techniques used for this purpose is </w:t>
      </w:r>
      <w:proofErr w:type="spellStart"/>
      <w:r w:rsidRPr="00A13BAA">
        <w:rPr>
          <w:sz w:val="22"/>
          <w:szCs w:val="22"/>
        </w:rPr>
        <w:t>PagedAttention</w:t>
      </w:r>
      <w:proofErr w:type="spellEnd"/>
      <w:r w:rsidRPr="00A13BAA">
        <w:rPr>
          <w:sz w:val="22"/>
          <w:szCs w:val="22"/>
        </w:rPr>
        <w:t xml:space="preserve"> which uses a core Big Data resource optimization principle of effectively eliminating fragmentation to boost the throughput significantly </w:t>
      </w:r>
      <w:r w:rsidRPr="00A13BAA">
        <w:rPr>
          <w:sz w:val="22"/>
          <w:szCs w:val="22"/>
        </w:rPr>
        <w:fldChar w:fldCharType="begin"/>
      </w:r>
      <w:r w:rsidRPr="00A13BAA">
        <w:rPr>
          <w:sz w:val="22"/>
          <w:szCs w:val="22"/>
        </w:rPr>
        <w:instrText xml:space="preserve"> ADDIN ZOTERO_ITEM CSL_CITATION {"citationID":"lqYU8H2X","properties":{"formattedCitation":"[6]","plainCitation":"[6]","noteIndex":0},"citationItems":[{"id":211,"uris":["http://zotero.org/users/18589552/items/S4KW96HW"],"itemData":{"id":211,"type":"article","abstract":"High throughput serving of large language models (LLMs) requires batching sufficiently many requests at a time. However, existing systems struggle because the key-value cache (KV cache) memory for each request is huge and grows and shrinks dynamically. When managed inefficiently, this memory can be significantly wasted by fragmentation and redundant duplication, limiting the batch size. To address this problem, we propose PagedAttention, an attention algorithm inspired by the classical virtual memory and paging techniques in operating systems. On top of it, we build vLLM, an LLM serving system that achieves (1) near-zero waste in KV cache memory and (2) flexible sharing of KV cache within and across requests to further reduce memory usage. Our evaluations show that vLLM improves the throughput of popular LLMs by 2-4$\\times$ with the same level of latency compared to the state-of-the-art systems, such as FasterTransformer and Orca. The improvement is more pronounced with longer sequences, larger models, and more complex decoding algorithms. vLLM's source code is publicly available at https://github.com/vllm-project/vllm","DOI":"10.48550/arXiv.2309.06180","note":"arXiv:2309.06180 [cs]","number":"arXiv:2309.06180","publisher":"arXiv","source":"arXiv.org","title":"Efficient Memory Management for Large Language Model Serving with PagedAttention","URL":"http://arxiv.org/abs/2309.06180","author":[{"family":"Kwon","given":"Woosuk"},{"family":"Li","given":"Zhuohan"},{"family":"Zhuang","given":"Siyuan"},{"family":"Sheng","given":"Ying"},{"family":"Zheng","given":"Lianmin"},{"family":"Yu","given":"Cody Hao"},{"family":"Gonzalez","given":"Joseph E."},{"family":"Zhang","given":"Hao"},{"family":"Stoica","given":"Ion"}],"accessed":{"date-parts":[["2025",11,18]]},"issued":{"date-parts":[["2023",9,12]]}}}],"schema":"https://github.com/citation-style-language/schema/raw/master/csl-citation.json"} </w:instrText>
      </w:r>
      <w:r w:rsidRPr="00A13BAA">
        <w:rPr>
          <w:sz w:val="22"/>
          <w:szCs w:val="22"/>
        </w:rPr>
        <w:fldChar w:fldCharType="separate"/>
      </w:r>
      <w:r w:rsidRPr="00A13BAA">
        <w:rPr>
          <w:sz w:val="22"/>
          <w:szCs w:val="22"/>
        </w:rPr>
        <w:t>[6]</w:t>
      </w:r>
      <w:r w:rsidRPr="00A13BAA">
        <w:rPr>
          <w:sz w:val="22"/>
          <w:szCs w:val="22"/>
        </w:rPr>
        <w:fldChar w:fldCharType="end"/>
      </w:r>
      <w:r w:rsidRPr="00A13BAA">
        <w:rPr>
          <w:sz w:val="22"/>
          <w:szCs w:val="22"/>
        </w:rPr>
        <w:t xml:space="preserve">. This technique mainly applies the distributed memory management theory to LLM’s Key-Value cache to partition the cache to allocate the GPU only when needed. Also, GPU utilization is maximized by processing incoming requests in parallel using Continuous Batching techniques which uses the parallel processing principles in Big Data. Furthermore, for the multi-node performance of the LLMs, these systems use Distributing Serving Architectures which share cache as shared to handle highly volatile distributed data resources at the deployment phase. However, still there are </w:t>
      </w:r>
      <w:r w:rsidRPr="00A13BAA">
        <w:rPr>
          <w:sz w:val="22"/>
          <w:szCs w:val="22"/>
        </w:rPr>
        <w:lastRenderedPageBreak/>
        <w:t>some ethical and big data challenges such as, LLMs memorizing personal information and the black box nature of LLM responses which are to be handled in deployment phase.</w:t>
      </w:r>
    </w:p>
    <w:p w14:paraId="3F98593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52A30DA9"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above comprehensive summary of the applications on Big Data technologies and techniques throughout all the phases in LLM life cycle shows that, Big Data is not just a supplement to LLMs, but those theories are the foundation for the existence of the LLMs since they are obviously “Large” in nature and work with enormous amounts of data at each phase. In brief, the development phase relies on the distributed processing frameworks and system optimization techniques to execute advanced data hygiene and to manage massive memory demands, the verification phase transforms into a Big Data problem of utilizing high-throughput distributed systems and execute internal bias mitigation strategies to evaluate the LLMs quantitatively and finally, the deployment phase mitigate the challenges of feasibility by utilizing the distributed systems concepts such as memory virtualization and dynamic scheduling principles. Therefore, it is evident that many of Big Data concepts do a crucial intervention through Development, Verification and Deployment phases of the LLMs.</w:t>
      </w:r>
    </w:p>
    <w:p w14:paraId="544FF5A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A9082D5" w14:textId="77777777" w:rsidR="00A13BAA" w:rsidRPr="00A13BAA" w:rsidRDefault="00A13BAA" w:rsidP="00A13BAA">
      <w:pPr>
        <w:rPr>
          <w:sz w:val="22"/>
          <w:szCs w:val="22"/>
        </w:rPr>
      </w:pPr>
      <w:r w:rsidRPr="00A13BAA">
        <w:rPr>
          <w:sz w:val="22"/>
          <w:szCs w:val="22"/>
        </w:rPr>
        <w:br w:type="page"/>
      </w:r>
    </w:p>
    <w:p w14:paraId="34F7D37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lastRenderedPageBreak/>
        <w:t>References:</w:t>
      </w:r>
    </w:p>
    <w:p w14:paraId="2278248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p>
    <w:p w14:paraId="761EB7B1" w14:textId="77777777" w:rsidR="00A13BAA" w:rsidRPr="00A13BAA" w:rsidRDefault="00A13BAA" w:rsidP="00A13BAA">
      <w:pPr>
        <w:pStyle w:val="Bibliography"/>
        <w:rPr>
          <w:sz w:val="22"/>
          <w:szCs w:val="22"/>
        </w:rPr>
      </w:pPr>
      <w:r w:rsidRPr="00A13BAA">
        <w:rPr>
          <w:sz w:val="22"/>
          <w:szCs w:val="22"/>
        </w:rPr>
        <w:fldChar w:fldCharType="begin"/>
      </w:r>
      <w:r w:rsidRPr="00A13BAA">
        <w:rPr>
          <w:sz w:val="22"/>
          <w:szCs w:val="22"/>
        </w:rPr>
        <w:instrText xml:space="preserve"> ADDIN ZOTERO_BIBL {"uncited":[],"omitted":[],"custom":[]} CSL_BIBLIOGRAPHY </w:instrText>
      </w:r>
      <w:r w:rsidRPr="00A13BAA">
        <w:rPr>
          <w:sz w:val="22"/>
          <w:szCs w:val="22"/>
        </w:rPr>
        <w:fldChar w:fldCharType="separate"/>
      </w:r>
      <w:r w:rsidRPr="00A13BAA">
        <w:rPr>
          <w:sz w:val="22"/>
          <w:szCs w:val="22"/>
        </w:rPr>
        <w:t>[1]</w:t>
      </w:r>
      <w:r w:rsidRPr="00A13BAA">
        <w:rPr>
          <w:sz w:val="22"/>
          <w:szCs w:val="22"/>
        </w:rPr>
        <w:tab/>
        <w:t>D. Wood et al., “Data-Prep-Kit: getting your data ready for LLM application development,” Nov. 13, 2024, arXiv: arXiv:2409.18164. doi: 10.48550/arXiv.2409.18164.</w:t>
      </w:r>
    </w:p>
    <w:p w14:paraId="137A0148" w14:textId="77777777" w:rsidR="00A13BAA" w:rsidRPr="00A13BAA" w:rsidRDefault="00A13BAA" w:rsidP="00A13BAA">
      <w:pPr>
        <w:pStyle w:val="Bibliography"/>
        <w:rPr>
          <w:sz w:val="22"/>
          <w:szCs w:val="22"/>
        </w:rPr>
      </w:pPr>
      <w:r w:rsidRPr="00A13BAA">
        <w:rPr>
          <w:sz w:val="22"/>
          <w:szCs w:val="22"/>
        </w:rPr>
        <w:t>[2]</w:t>
      </w:r>
      <w:r w:rsidRPr="00A13BAA">
        <w:rPr>
          <w:sz w:val="22"/>
          <w:szCs w:val="22"/>
        </w:rPr>
        <w:tab/>
        <w:t>S. Rajbhandari, J. Rasley, O. Ruwase, and Y. He, “ZeRO: Memory Optimizations Toward Training Trillion Parameter Models,” May 13, 2020, arXiv: arXiv:1910.02054. doi: 10.48550/arXiv.1910.02054.</w:t>
      </w:r>
    </w:p>
    <w:p w14:paraId="4A8FE3EC" w14:textId="77777777" w:rsidR="00A13BAA" w:rsidRPr="00A13BAA" w:rsidRDefault="00A13BAA" w:rsidP="00A13BAA">
      <w:pPr>
        <w:pStyle w:val="Bibliography"/>
        <w:rPr>
          <w:sz w:val="22"/>
          <w:szCs w:val="22"/>
        </w:rPr>
      </w:pPr>
      <w:r w:rsidRPr="00A13BAA">
        <w:rPr>
          <w:sz w:val="22"/>
          <w:szCs w:val="22"/>
        </w:rPr>
        <w:t>[3]</w:t>
      </w:r>
      <w:r w:rsidRPr="00A13BAA">
        <w:rPr>
          <w:sz w:val="22"/>
          <w:szCs w:val="22"/>
        </w:rPr>
        <w:tab/>
        <w:t>S. Chen et al., “Recent Advances in Large Langauge Model Benchmarks against Data Contamination: From Static to Dynamic Evaluation,” Sept. 29, 2025, arXiv: arXiv:2502.17521. doi: 10.48550/arXiv.2502.17521.</w:t>
      </w:r>
    </w:p>
    <w:p w14:paraId="0D27BA7E" w14:textId="77777777" w:rsidR="00A13BAA" w:rsidRPr="00A13BAA" w:rsidRDefault="00A13BAA" w:rsidP="00A13BAA">
      <w:pPr>
        <w:pStyle w:val="Bibliography"/>
        <w:rPr>
          <w:sz w:val="22"/>
          <w:szCs w:val="22"/>
        </w:rPr>
      </w:pPr>
      <w:r w:rsidRPr="00A13BAA">
        <w:rPr>
          <w:sz w:val="22"/>
          <w:szCs w:val="22"/>
        </w:rPr>
        <w:t>[4]</w:t>
      </w:r>
      <w:r w:rsidRPr="00A13BAA">
        <w:rPr>
          <w:sz w:val="22"/>
          <w:szCs w:val="22"/>
        </w:rPr>
        <w:tab/>
        <w:t>Y. Cheng, Y. Chang, and Y. Wu, “A Survey on Data Contamination for Large Language Models,” June 05, 2025, arXiv: arXiv:2502.14425. doi: 10.48550/arXiv.2502.14425.</w:t>
      </w:r>
    </w:p>
    <w:p w14:paraId="482A1A83" w14:textId="77777777" w:rsidR="00A13BAA" w:rsidRPr="00A13BAA" w:rsidRDefault="00A13BAA" w:rsidP="00A13BAA">
      <w:pPr>
        <w:pStyle w:val="Bibliography"/>
        <w:rPr>
          <w:sz w:val="22"/>
          <w:szCs w:val="22"/>
        </w:rPr>
      </w:pPr>
      <w:r w:rsidRPr="00A13BAA">
        <w:rPr>
          <w:sz w:val="22"/>
          <w:szCs w:val="22"/>
        </w:rPr>
        <w:t>[5]</w:t>
      </w:r>
      <w:r w:rsidRPr="00A13BAA">
        <w:rPr>
          <w:sz w:val="22"/>
          <w:szCs w:val="22"/>
        </w:rPr>
        <w:tab/>
        <w:t>A. Abhishek, L. Erickson, and T. Bandopadhyay, “BEATS: Bias Evaluation and Assessment Test Suite for Large Language Models,” Mar. 31, 2025, arXiv: arXiv:2503.24310. doi: 10.48550/arXiv.2503.24310.</w:t>
      </w:r>
    </w:p>
    <w:p w14:paraId="1247E9E9" w14:textId="77777777" w:rsidR="00A13BAA" w:rsidRPr="00A13BAA" w:rsidRDefault="00A13BAA" w:rsidP="00A13BAA">
      <w:pPr>
        <w:pStyle w:val="Bibliography"/>
        <w:rPr>
          <w:sz w:val="22"/>
          <w:szCs w:val="22"/>
        </w:rPr>
      </w:pPr>
      <w:r w:rsidRPr="00A13BAA">
        <w:rPr>
          <w:sz w:val="22"/>
          <w:szCs w:val="22"/>
        </w:rPr>
        <w:t>[6]</w:t>
      </w:r>
      <w:r w:rsidRPr="00A13BAA">
        <w:rPr>
          <w:sz w:val="22"/>
          <w:szCs w:val="22"/>
        </w:rPr>
        <w:tab/>
        <w:t>W. Kwon et al., “Efficient Memory Management for Large Language Model Serving with PagedAttention,” Sept. 12, 2023, arXiv: arXiv:2309.06180. doi: 10.48550/arXiv.2309.06180.</w:t>
      </w:r>
    </w:p>
    <w:p w14:paraId="6BE54CB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fldChar w:fldCharType="end"/>
      </w:r>
    </w:p>
    <w:p w14:paraId="5914ABE2" w14:textId="77777777" w:rsidR="00802F8E" w:rsidRPr="002B174D" w:rsidRDefault="00802F8E" w:rsidP="00C73195">
      <w:pPr>
        <w:jc w:val="left"/>
        <w:rPr>
          <w:sz w:val="22"/>
          <w:szCs w:val="22"/>
        </w:rPr>
      </w:pPr>
    </w:p>
    <w:sectPr w:rsidR="00802F8E" w:rsidRPr="002B174D">
      <w:footerReference w:type="default" r:id="rId7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5A6897" w14:textId="77777777" w:rsidR="009801E9" w:rsidRDefault="009801E9" w:rsidP="00B32EA3">
      <w:pPr>
        <w:spacing w:after="0" w:line="240" w:lineRule="auto"/>
      </w:pPr>
      <w:r>
        <w:separator/>
      </w:r>
    </w:p>
  </w:endnote>
  <w:endnote w:type="continuationSeparator" w:id="0">
    <w:p w14:paraId="625A10C3" w14:textId="77777777" w:rsidR="009801E9" w:rsidRDefault="009801E9" w:rsidP="00B32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skoola Pota">
    <w:panose1 w:val="020B0502040204020203"/>
    <w:charset w:val="4D"/>
    <w:family w:val="swiss"/>
    <w:pitch w:val="variable"/>
    <w:sig w:usb0="00000003" w:usb1="00000000" w:usb2="00000200" w:usb3="00000000" w:csb0="0000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0638976"/>
      <w:docPartObj>
        <w:docPartGallery w:val="Page Numbers (Bottom of Page)"/>
        <w:docPartUnique/>
      </w:docPartObj>
    </w:sdtPr>
    <w:sdtContent>
      <w:p w14:paraId="51D8D24A" w14:textId="77777777" w:rsidR="000B7B18" w:rsidRDefault="000B7B18" w:rsidP="00C85C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08400C" w14:textId="77777777" w:rsidR="000B7B18" w:rsidRDefault="000B7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FB3BE2" w14:textId="77777777" w:rsidR="009801E9" w:rsidRDefault="009801E9" w:rsidP="00B32EA3">
      <w:pPr>
        <w:spacing w:after="0" w:line="240" w:lineRule="auto"/>
      </w:pPr>
      <w:r>
        <w:separator/>
      </w:r>
    </w:p>
  </w:footnote>
  <w:footnote w:type="continuationSeparator" w:id="0">
    <w:p w14:paraId="22AD4B6A" w14:textId="77777777" w:rsidR="009801E9" w:rsidRDefault="009801E9" w:rsidP="00B32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B1C9C"/>
    <w:multiLevelType w:val="hybridMultilevel"/>
    <w:tmpl w:val="A6D27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52798"/>
    <w:multiLevelType w:val="hybridMultilevel"/>
    <w:tmpl w:val="492A54C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0A6652"/>
    <w:multiLevelType w:val="hybridMultilevel"/>
    <w:tmpl w:val="2E08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1DE3"/>
    <w:multiLevelType w:val="hybridMultilevel"/>
    <w:tmpl w:val="749C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26E3D"/>
    <w:multiLevelType w:val="hybridMultilevel"/>
    <w:tmpl w:val="CC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A5082C"/>
    <w:multiLevelType w:val="hybridMultilevel"/>
    <w:tmpl w:val="C25A8D30"/>
    <w:lvl w:ilvl="0" w:tplc="FB1CE4A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B2ED9"/>
    <w:multiLevelType w:val="hybridMultilevel"/>
    <w:tmpl w:val="0C56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220C2"/>
    <w:multiLevelType w:val="multilevel"/>
    <w:tmpl w:val="CAF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AF48E5"/>
    <w:multiLevelType w:val="hybridMultilevel"/>
    <w:tmpl w:val="74B8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4E2336"/>
    <w:multiLevelType w:val="hybridMultilevel"/>
    <w:tmpl w:val="1BACF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F4C7709"/>
    <w:multiLevelType w:val="multilevel"/>
    <w:tmpl w:val="B732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54976"/>
    <w:multiLevelType w:val="multilevel"/>
    <w:tmpl w:val="E2661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605B25"/>
    <w:multiLevelType w:val="multilevel"/>
    <w:tmpl w:val="C73A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225D75"/>
    <w:multiLevelType w:val="hybridMultilevel"/>
    <w:tmpl w:val="32CE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E30C96"/>
    <w:multiLevelType w:val="hybridMultilevel"/>
    <w:tmpl w:val="F95E3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C2559"/>
    <w:multiLevelType w:val="multilevel"/>
    <w:tmpl w:val="071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955573"/>
    <w:multiLevelType w:val="multilevel"/>
    <w:tmpl w:val="C054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2D20FF"/>
    <w:multiLevelType w:val="multilevel"/>
    <w:tmpl w:val="0FAA6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A05D4A"/>
    <w:multiLevelType w:val="hybridMultilevel"/>
    <w:tmpl w:val="35B0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901A62"/>
    <w:multiLevelType w:val="hybridMultilevel"/>
    <w:tmpl w:val="8A38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40540D"/>
    <w:multiLevelType w:val="multilevel"/>
    <w:tmpl w:val="5F9C5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117D80"/>
    <w:multiLevelType w:val="multilevel"/>
    <w:tmpl w:val="B5AE69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055E7A"/>
    <w:multiLevelType w:val="hybridMultilevel"/>
    <w:tmpl w:val="45FE8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B65E46"/>
    <w:multiLevelType w:val="multilevel"/>
    <w:tmpl w:val="E0FA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8F64EA"/>
    <w:multiLevelType w:val="multilevel"/>
    <w:tmpl w:val="7918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DC779A"/>
    <w:multiLevelType w:val="hybridMultilevel"/>
    <w:tmpl w:val="2F68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A23232"/>
    <w:multiLevelType w:val="hybridMultilevel"/>
    <w:tmpl w:val="C792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48480E"/>
    <w:multiLevelType w:val="multilevel"/>
    <w:tmpl w:val="0AFC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88585F"/>
    <w:multiLevelType w:val="multilevel"/>
    <w:tmpl w:val="F5DE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504A8B"/>
    <w:multiLevelType w:val="hybridMultilevel"/>
    <w:tmpl w:val="05E68D2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FCE1F77"/>
    <w:multiLevelType w:val="multilevel"/>
    <w:tmpl w:val="C41E4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C364A"/>
    <w:multiLevelType w:val="hybridMultilevel"/>
    <w:tmpl w:val="069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2A4AE0"/>
    <w:multiLevelType w:val="multilevel"/>
    <w:tmpl w:val="7DF8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4793A7B"/>
    <w:multiLevelType w:val="hybridMultilevel"/>
    <w:tmpl w:val="9A043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53A213D"/>
    <w:multiLevelType w:val="hybridMultilevel"/>
    <w:tmpl w:val="9254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F4799D"/>
    <w:multiLevelType w:val="hybridMultilevel"/>
    <w:tmpl w:val="82F44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95B1A2C"/>
    <w:multiLevelType w:val="multilevel"/>
    <w:tmpl w:val="5E7C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77509F"/>
    <w:multiLevelType w:val="multilevel"/>
    <w:tmpl w:val="6A604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1083A"/>
    <w:multiLevelType w:val="hybridMultilevel"/>
    <w:tmpl w:val="769C9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BEB6764"/>
    <w:multiLevelType w:val="multilevel"/>
    <w:tmpl w:val="30A476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E672EF5"/>
    <w:multiLevelType w:val="multilevel"/>
    <w:tmpl w:val="58201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F3F209F"/>
    <w:multiLevelType w:val="hybridMultilevel"/>
    <w:tmpl w:val="4D72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0DB57CB"/>
    <w:multiLevelType w:val="hybridMultilevel"/>
    <w:tmpl w:val="9558FBB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5C02A5"/>
    <w:multiLevelType w:val="multilevel"/>
    <w:tmpl w:val="44F4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35855A7"/>
    <w:multiLevelType w:val="hybridMultilevel"/>
    <w:tmpl w:val="53904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FC18A7"/>
    <w:multiLevelType w:val="hybridMultilevel"/>
    <w:tmpl w:val="EEFCC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95B7B79"/>
    <w:multiLevelType w:val="multilevel"/>
    <w:tmpl w:val="3EC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9690435"/>
    <w:multiLevelType w:val="hybridMultilevel"/>
    <w:tmpl w:val="FB60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C6C1A37"/>
    <w:multiLevelType w:val="multilevel"/>
    <w:tmpl w:val="E4763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1126B11"/>
    <w:multiLevelType w:val="multilevel"/>
    <w:tmpl w:val="6152F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26F20A8"/>
    <w:multiLevelType w:val="hybridMultilevel"/>
    <w:tmpl w:val="EF5A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59A37FD"/>
    <w:multiLevelType w:val="hybridMultilevel"/>
    <w:tmpl w:val="53C6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9F55D9"/>
    <w:multiLevelType w:val="hybridMultilevel"/>
    <w:tmpl w:val="3C145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57117AF5"/>
    <w:multiLevelType w:val="multilevel"/>
    <w:tmpl w:val="9D1E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9FC62E0"/>
    <w:multiLevelType w:val="multilevel"/>
    <w:tmpl w:val="E8B4F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003B1E"/>
    <w:multiLevelType w:val="hybridMultilevel"/>
    <w:tmpl w:val="4C7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C642564"/>
    <w:multiLevelType w:val="hybridMultilevel"/>
    <w:tmpl w:val="69B0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D2F1022"/>
    <w:multiLevelType w:val="hybridMultilevel"/>
    <w:tmpl w:val="3D962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DE86905"/>
    <w:multiLevelType w:val="multilevel"/>
    <w:tmpl w:val="5474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1D56A7D"/>
    <w:multiLevelType w:val="hybridMultilevel"/>
    <w:tmpl w:val="FC34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2D549AA"/>
    <w:multiLevelType w:val="hybridMultilevel"/>
    <w:tmpl w:val="2C725C5E"/>
    <w:lvl w:ilvl="0" w:tplc="999098E6">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5397684"/>
    <w:multiLevelType w:val="multilevel"/>
    <w:tmpl w:val="D5DE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8D21853"/>
    <w:multiLevelType w:val="hybridMultilevel"/>
    <w:tmpl w:val="1F42A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AA451A2"/>
    <w:multiLevelType w:val="hybridMultilevel"/>
    <w:tmpl w:val="00482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125193"/>
    <w:multiLevelType w:val="hybridMultilevel"/>
    <w:tmpl w:val="792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E3422BC"/>
    <w:multiLevelType w:val="hybridMultilevel"/>
    <w:tmpl w:val="49C20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8E602D"/>
    <w:multiLevelType w:val="multilevel"/>
    <w:tmpl w:val="B2D04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FFC53E0"/>
    <w:multiLevelType w:val="multilevel"/>
    <w:tmpl w:val="F2AC3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05D02C4"/>
    <w:multiLevelType w:val="hybridMultilevel"/>
    <w:tmpl w:val="6E28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34E508A"/>
    <w:multiLevelType w:val="hybridMultilevel"/>
    <w:tmpl w:val="FED6EA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79B44E9E"/>
    <w:multiLevelType w:val="hybridMultilevel"/>
    <w:tmpl w:val="EA30F658"/>
    <w:lvl w:ilvl="0" w:tplc="04090001">
      <w:start w:val="1"/>
      <w:numFmt w:val="bullet"/>
      <w:lvlText w:val=""/>
      <w:lvlJc w:val="left"/>
      <w:pPr>
        <w:ind w:left="360" w:hanging="360"/>
      </w:pPr>
      <w:rPr>
        <w:rFonts w:ascii="Symbol" w:hAnsi="Symbol" w:hint="default"/>
      </w:rPr>
    </w:lvl>
    <w:lvl w:ilvl="1" w:tplc="4D9A9BB4">
      <w:numFmt w:val="bullet"/>
      <w:lvlText w:val="•"/>
      <w:lvlJc w:val="left"/>
      <w:pPr>
        <w:ind w:left="1440" w:hanging="720"/>
      </w:pPr>
      <w:rPr>
        <w:rFonts w:ascii="Aptos" w:eastAsiaTheme="minorEastAsia" w:hAnsi="Aptos"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7BE54D76"/>
    <w:multiLevelType w:val="multilevel"/>
    <w:tmpl w:val="C576C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EFE2E66"/>
    <w:multiLevelType w:val="hybridMultilevel"/>
    <w:tmpl w:val="61CC4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F523574"/>
    <w:multiLevelType w:val="hybridMultilevel"/>
    <w:tmpl w:val="B0927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3014897">
    <w:abstractNumId w:val="54"/>
  </w:num>
  <w:num w:numId="2" w16cid:durableId="1741443538">
    <w:abstractNumId w:val="53"/>
  </w:num>
  <w:num w:numId="3" w16cid:durableId="1069959641">
    <w:abstractNumId w:val="20"/>
  </w:num>
  <w:num w:numId="4" w16cid:durableId="1944334642">
    <w:abstractNumId w:val="40"/>
  </w:num>
  <w:num w:numId="5" w16cid:durableId="410008184">
    <w:abstractNumId w:val="71"/>
  </w:num>
  <w:num w:numId="6" w16cid:durableId="1963728034">
    <w:abstractNumId w:val="49"/>
  </w:num>
  <w:num w:numId="7" w16cid:durableId="782192582">
    <w:abstractNumId w:val="19"/>
  </w:num>
  <w:num w:numId="8" w16cid:durableId="778992415">
    <w:abstractNumId w:val="25"/>
  </w:num>
  <w:num w:numId="9" w16cid:durableId="1609122795">
    <w:abstractNumId w:val="16"/>
  </w:num>
  <w:num w:numId="10" w16cid:durableId="1833911614">
    <w:abstractNumId w:val="58"/>
  </w:num>
  <w:num w:numId="11" w16cid:durableId="1273319820">
    <w:abstractNumId w:val="30"/>
  </w:num>
  <w:num w:numId="12" w16cid:durableId="1295255058">
    <w:abstractNumId w:val="27"/>
  </w:num>
  <w:num w:numId="13" w16cid:durableId="818813164">
    <w:abstractNumId w:val="17"/>
  </w:num>
  <w:num w:numId="14" w16cid:durableId="639960015">
    <w:abstractNumId w:val="47"/>
  </w:num>
  <w:num w:numId="15" w16cid:durableId="564874394">
    <w:abstractNumId w:val="64"/>
  </w:num>
  <w:num w:numId="16" w16cid:durableId="67458837">
    <w:abstractNumId w:val="8"/>
  </w:num>
  <w:num w:numId="17" w16cid:durableId="673383789">
    <w:abstractNumId w:val="43"/>
  </w:num>
  <w:num w:numId="18" w16cid:durableId="1642342709">
    <w:abstractNumId w:val="4"/>
  </w:num>
  <w:num w:numId="19" w16cid:durableId="960576449">
    <w:abstractNumId w:val="13"/>
  </w:num>
  <w:num w:numId="20" w16cid:durableId="1641839165">
    <w:abstractNumId w:val="50"/>
  </w:num>
  <w:num w:numId="21" w16cid:durableId="1234316991">
    <w:abstractNumId w:val="0"/>
  </w:num>
  <w:num w:numId="22" w16cid:durableId="353918310">
    <w:abstractNumId w:val="56"/>
  </w:num>
  <w:num w:numId="23" w16cid:durableId="1503471786">
    <w:abstractNumId w:val="7"/>
  </w:num>
  <w:num w:numId="24" w16cid:durableId="1457217883">
    <w:abstractNumId w:val="32"/>
  </w:num>
  <w:num w:numId="25" w16cid:durableId="191920850">
    <w:abstractNumId w:val="9"/>
  </w:num>
  <w:num w:numId="26" w16cid:durableId="529613021">
    <w:abstractNumId w:val="21"/>
  </w:num>
  <w:num w:numId="27" w16cid:durableId="1996567310">
    <w:abstractNumId w:val="48"/>
  </w:num>
  <w:num w:numId="28" w16cid:durableId="926428986">
    <w:abstractNumId w:val="72"/>
  </w:num>
  <w:num w:numId="29" w16cid:durableId="458307460">
    <w:abstractNumId w:val="68"/>
  </w:num>
  <w:num w:numId="30" w16cid:durableId="765619366">
    <w:abstractNumId w:val="57"/>
  </w:num>
  <w:num w:numId="31" w16cid:durableId="211622936">
    <w:abstractNumId w:val="3"/>
  </w:num>
  <w:num w:numId="32" w16cid:durableId="1609048746">
    <w:abstractNumId w:val="6"/>
  </w:num>
  <w:num w:numId="33" w16cid:durableId="1114052713">
    <w:abstractNumId w:val="66"/>
  </w:num>
  <w:num w:numId="34" w16cid:durableId="41179380">
    <w:abstractNumId w:val="37"/>
  </w:num>
  <w:num w:numId="35" w16cid:durableId="2145729800">
    <w:abstractNumId w:val="10"/>
  </w:num>
  <w:num w:numId="36" w16cid:durableId="1528254896">
    <w:abstractNumId w:val="28"/>
  </w:num>
  <w:num w:numId="37" w16cid:durableId="688483489">
    <w:abstractNumId w:val="12"/>
  </w:num>
  <w:num w:numId="38" w16cid:durableId="1582838484">
    <w:abstractNumId w:val="23"/>
  </w:num>
  <w:num w:numId="39" w16cid:durableId="603146536">
    <w:abstractNumId w:val="24"/>
  </w:num>
  <w:num w:numId="40" w16cid:durableId="1915384464">
    <w:abstractNumId w:val="44"/>
  </w:num>
  <w:num w:numId="41" w16cid:durableId="1371803688">
    <w:abstractNumId w:val="29"/>
  </w:num>
  <w:num w:numId="42" w16cid:durableId="330720811">
    <w:abstractNumId w:val="42"/>
  </w:num>
  <w:num w:numId="43" w16cid:durableId="494952304">
    <w:abstractNumId w:val="1"/>
  </w:num>
  <w:num w:numId="44" w16cid:durableId="768232212">
    <w:abstractNumId w:val="2"/>
  </w:num>
  <w:num w:numId="45" w16cid:durableId="1072434615">
    <w:abstractNumId w:val="45"/>
  </w:num>
  <w:num w:numId="46" w16cid:durableId="2057729548">
    <w:abstractNumId w:val="73"/>
  </w:num>
  <w:num w:numId="47" w16cid:durableId="534319534">
    <w:abstractNumId w:val="59"/>
  </w:num>
  <w:num w:numId="48" w16cid:durableId="2027780015">
    <w:abstractNumId w:val="38"/>
  </w:num>
  <w:num w:numId="49" w16cid:durableId="1208689143">
    <w:abstractNumId w:val="31"/>
  </w:num>
  <w:num w:numId="50" w16cid:durableId="1283071281">
    <w:abstractNumId w:val="14"/>
  </w:num>
  <w:num w:numId="51" w16cid:durableId="106243589">
    <w:abstractNumId w:val="33"/>
  </w:num>
  <w:num w:numId="52" w16cid:durableId="677585650">
    <w:abstractNumId w:val="52"/>
  </w:num>
  <w:num w:numId="53" w16cid:durableId="193659710">
    <w:abstractNumId w:val="22"/>
  </w:num>
  <w:num w:numId="54" w16cid:durableId="629357366">
    <w:abstractNumId w:val="36"/>
  </w:num>
  <w:num w:numId="55" w16cid:durableId="407701570">
    <w:abstractNumId w:val="46"/>
  </w:num>
  <w:num w:numId="56" w16cid:durableId="1011764999">
    <w:abstractNumId w:val="67"/>
  </w:num>
  <w:num w:numId="57" w16cid:durableId="798838085">
    <w:abstractNumId w:val="15"/>
  </w:num>
  <w:num w:numId="58" w16cid:durableId="302464841">
    <w:abstractNumId w:val="11"/>
  </w:num>
  <w:num w:numId="59" w16cid:durableId="1630012304">
    <w:abstractNumId w:val="61"/>
  </w:num>
  <w:num w:numId="60" w16cid:durableId="947784131">
    <w:abstractNumId w:val="34"/>
  </w:num>
  <w:num w:numId="61" w16cid:durableId="1534728501">
    <w:abstractNumId w:val="41"/>
  </w:num>
  <w:num w:numId="62" w16cid:durableId="1451434753">
    <w:abstractNumId w:val="65"/>
  </w:num>
  <w:num w:numId="63" w16cid:durableId="1879391041">
    <w:abstractNumId w:val="69"/>
  </w:num>
  <w:num w:numId="64" w16cid:durableId="1436632178">
    <w:abstractNumId w:val="39"/>
  </w:num>
  <w:num w:numId="65" w16cid:durableId="42145108">
    <w:abstractNumId w:val="63"/>
  </w:num>
  <w:num w:numId="66" w16cid:durableId="1143618961">
    <w:abstractNumId w:val="35"/>
  </w:num>
  <w:num w:numId="67" w16cid:durableId="1381200205">
    <w:abstractNumId w:val="70"/>
  </w:num>
  <w:num w:numId="68" w16cid:durableId="348021178">
    <w:abstractNumId w:val="62"/>
  </w:num>
  <w:num w:numId="69" w16cid:durableId="1415862781">
    <w:abstractNumId w:val="5"/>
  </w:num>
  <w:num w:numId="70" w16cid:durableId="1829781309">
    <w:abstractNumId w:val="60"/>
  </w:num>
  <w:num w:numId="71" w16cid:durableId="1759445016">
    <w:abstractNumId w:val="51"/>
  </w:num>
  <w:num w:numId="72" w16cid:durableId="2058241284">
    <w:abstractNumId w:val="55"/>
  </w:num>
  <w:num w:numId="73" w16cid:durableId="1711949745">
    <w:abstractNumId w:val="18"/>
  </w:num>
  <w:num w:numId="74" w16cid:durableId="110076048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95"/>
    <w:rsid w:val="00001D71"/>
    <w:rsid w:val="000030CA"/>
    <w:rsid w:val="00003B7D"/>
    <w:rsid w:val="00003CAE"/>
    <w:rsid w:val="00004A0A"/>
    <w:rsid w:val="00007675"/>
    <w:rsid w:val="00013D55"/>
    <w:rsid w:val="0001413C"/>
    <w:rsid w:val="000260C2"/>
    <w:rsid w:val="000403E4"/>
    <w:rsid w:val="00042ED0"/>
    <w:rsid w:val="00043B8C"/>
    <w:rsid w:val="000441A7"/>
    <w:rsid w:val="00046756"/>
    <w:rsid w:val="000513CD"/>
    <w:rsid w:val="00054B2C"/>
    <w:rsid w:val="000615B7"/>
    <w:rsid w:val="00062505"/>
    <w:rsid w:val="00064398"/>
    <w:rsid w:val="00064F55"/>
    <w:rsid w:val="000702D7"/>
    <w:rsid w:val="00070E93"/>
    <w:rsid w:val="00080938"/>
    <w:rsid w:val="0008429B"/>
    <w:rsid w:val="000848F1"/>
    <w:rsid w:val="00086A92"/>
    <w:rsid w:val="00090024"/>
    <w:rsid w:val="000903DB"/>
    <w:rsid w:val="000910EE"/>
    <w:rsid w:val="0009111D"/>
    <w:rsid w:val="00094346"/>
    <w:rsid w:val="00095260"/>
    <w:rsid w:val="000A1CDB"/>
    <w:rsid w:val="000A462C"/>
    <w:rsid w:val="000A5E01"/>
    <w:rsid w:val="000B7B18"/>
    <w:rsid w:val="000C0D4C"/>
    <w:rsid w:val="000C3C04"/>
    <w:rsid w:val="000C4A8A"/>
    <w:rsid w:val="000C5085"/>
    <w:rsid w:val="000D1D10"/>
    <w:rsid w:val="000D32C9"/>
    <w:rsid w:val="000D5240"/>
    <w:rsid w:val="000D5C43"/>
    <w:rsid w:val="000E1763"/>
    <w:rsid w:val="000F0AB6"/>
    <w:rsid w:val="000F0BAC"/>
    <w:rsid w:val="000F1F88"/>
    <w:rsid w:val="00100173"/>
    <w:rsid w:val="00100DB9"/>
    <w:rsid w:val="00103CBB"/>
    <w:rsid w:val="00106961"/>
    <w:rsid w:val="0011189B"/>
    <w:rsid w:val="00120A4B"/>
    <w:rsid w:val="00121944"/>
    <w:rsid w:val="001244D4"/>
    <w:rsid w:val="00124919"/>
    <w:rsid w:val="0012749D"/>
    <w:rsid w:val="00131FCA"/>
    <w:rsid w:val="00133400"/>
    <w:rsid w:val="00135A0C"/>
    <w:rsid w:val="00150C38"/>
    <w:rsid w:val="00154D82"/>
    <w:rsid w:val="001647CB"/>
    <w:rsid w:val="00164F68"/>
    <w:rsid w:val="0016653C"/>
    <w:rsid w:val="001703D9"/>
    <w:rsid w:val="00170C2F"/>
    <w:rsid w:val="001760E1"/>
    <w:rsid w:val="0018384F"/>
    <w:rsid w:val="0018573B"/>
    <w:rsid w:val="0019182D"/>
    <w:rsid w:val="00193939"/>
    <w:rsid w:val="001A1753"/>
    <w:rsid w:val="001A21C8"/>
    <w:rsid w:val="001A67D0"/>
    <w:rsid w:val="001A73D9"/>
    <w:rsid w:val="001B1CE3"/>
    <w:rsid w:val="001B2CBA"/>
    <w:rsid w:val="001B4382"/>
    <w:rsid w:val="001B5CDB"/>
    <w:rsid w:val="001C2755"/>
    <w:rsid w:val="001C39EA"/>
    <w:rsid w:val="001C5832"/>
    <w:rsid w:val="001E3688"/>
    <w:rsid w:val="001E6B4F"/>
    <w:rsid w:val="001F3EF7"/>
    <w:rsid w:val="001F6B11"/>
    <w:rsid w:val="001F7EF2"/>
    <w:rsid w:val="00201195"/>
    <w:rsid w:val="0020527F"/>
    <w:rsid w:val="00211D5A"/>
    <w:rsid w:val="00212842"/>
    <w:rsid w:val="00215E49"/>
    <w:rsid w:val="002174B8"/>
    <w:rsid w:val="00217A4B"/>
    <w:rsid w:val="00222EDE"/>
    <w:rsid w:val="0022370D"/>
    <w:rsid w:val="00224360"/>
    <w:rsid w:val="0023085B"/>
    <w:rsid w:val="00231ED2"/>
    <w:rsid w:val="002355AE"/>
    <w:rsid w:val="0023655A"/>
    <w:rsid w:val="00243355"/>
    <w:rsid w:val="00244ECC"/>
    <w:rsid w:val="002450B9"/>
    <w:rsid w:val="0024627D"/>
    <w:rsid w:val="002465A7"/>
    <w:rsid w:val="00254AE3"/>
    <w:rsid w:val="0026078E"/>
    <w:rsid w:val="00264C7F"/>
    <w:rsid w:val="002653F3"/>
    <w:rsid w:val="002658D9"/>
    <w:rsid w:val="00275517"/>
    <w:rsid w:val="002768AA"/>
    <w:rsid w:val="00282242"/>
    <w:rsid w:val="00285B45"/>
    <w:rsid w:val="00286170"/>
    <w:rsid w:val="0029028F"/>
    <w:rsid w:val="00290750"/>
    <w:rsid w:val="00290980"/>
    <w:rsid w:val="0029163A"/>
    <w:rsid w:val="00291F59"/>
    <w:rsid w:val="00295ADC"/>
    <w:rsid w:val="002964A4"/>
    <w:rsid w:val="002975E7"/>
    <w:rsid w:val="002A0253"/>
    <w:rsid w:val="002A0586"/>
    <w:rsid w:val="002A2638"/>
    <w:rsid w:val="002B174D"/>
    <w:rsid w:val="002B57A2"/>
    <w:rsid w:val="002B726D"/>
    <w:rsid w:val="002C137A"/>
    <w:rsid w:val="002C3F77"/>
    <w:rsid w:val="002C5480"/>
    <w:rsid w:val="002D6BEB"/>
    <w:rsid w:val="002E1739"/>
    <w:rsid w:val="002E577E"/>
    <w:rsid w:val="002F030A"/>
    <w:rsid w:val="002F17B5"/>
    <w:rsid w:val="002F1D27"/>
    <w:rsid w:val="002F207F"/>
    <w:rsid w:val="002F3906"/>
    <w:rsid w:val="002F64C1"/>
    <w:rsid w:val="00307820"/>
    <w:rsid w:val="003105D2"/>
    <w:rsid w:val="00312091"/>
    <w:rsid w:val="0031778D"/>
    <w:rsid w:val="003219CA"/>
    <w:rsid w:val="00325246"/>
    <w:rsid w:val="00325A57"/>
    <w:rsid w:val="00330745"/>
    <w:rsid w:val="00331333"/>
    <w:rsid w:val="0033160C"/>
    <w:rsid w:val="00337ED1"/>
    <w:rsid w:val="00344D95"/>
    <w:rsid w:val="00346428"/>
    <w:rsid w:val="00346B17"/>
    <w:rsid w:val="003546C6"/>
    <w:rsid w:val="0035485C"/>
    <w:rsid w:val="00357427"/>
    <w:rsid w:val="003632A4"/>
    <w:rsid w:val="0036592D"/>
    <w:rsid w:val="00366CF5"/>
    <w:rsid w:val="003673A0"/>
    <w:rsid w:val="0038072D"/>
    <w:rsid w:val="00383BE3"/>
    <w:rsid w:val="00384E90"/>
    <w:rsid w:val="00386390"/>
    <w:rsid w:val="00386A07"/>
    <w:rsid w:val="00392F62"/>
    <w:rsid w:val="00393821"/>
    <w:rsid w:val="00396BA6"/>
    <w:rsid w:val="00396CB9"/>
    <w:rsid w:val="003A269E"/>
    <w:rsid w:val="003A512C"/>
    <w:rsid w:val="003A6F74"/>
    <w:rsid w:val="003B29E9"/>
    <w:rsid w:val="003B388A"/>
    <w:rsid w:val="003B39C5"/>
    <w:rsid w:val="003B3F0D"/>
    <w:rsid w:val="003B4244"/>
    <w:rsid w:val="003B701C"/>
    <w:rsid w:val="003C3A56"/>
    <w:rsid w:val="003C6940"/>
    <w:rsid w:val="003D43A4"/>
    <w:rsid w:val="003D607A"/>
    <w:rsid w:val="003D6871"/>
    <w:rsid w:val="003D6897"/>
    <w:rsid w:val="003F1404"/>
    <w:rsid w:val="003F5EE4"/>
    <w:rsid w:val="0040178E"/>
    <w:rsid w:val="0040597C"/>
    <w:rsid w:val="00405E58"/>
    <w:rsid w:val="00405EC3"/>
    <w:rsid w:val="00406645"/>
    <w:rsid w:val="00407839"/>
    <w:rsid w:val="00414928"/>
    <w:rsid w:val="004246A2"/>
    <w:rsid w:val="004256FA"/>
    <w:rsid w:val="00425717"/>
    <w:rsid w:val="00434FEE"/>
    <w:rsid w:val="00441D8D"/>
    <w:rsid w:val="00443540"/>
    <w:rsid w:val="004435B2"/>
    <w:rsid w:val="00445A06"/>
    <w:rsid w:val="00450857"/>
    <w:rsid w:val="00456D88"/>
    <w:rsid w:val="00456F88"/>
    <w:rsid w:val="004616C3"/>
    <w:rsid w:val="00465C77"/>
    <w:rsid w:val="00466565"/>
    <w:rsid w:val="00470C0A"/>
    <w:rsid w:val="00471CCD"/>
    <w:rsid w:val="00473F5E"/>
    <w:rsid w:val="00475304"/>
    <w:rsid w:val="0048294D"/>
    <w:rsid w:val="00483335"/>
    <w:rsid w:val="00493905"/>
    <w:rsid w:val="00497A44"/>
    <w:rsid w:val="004A0CAA"/>
    <w:rsid w:val="004A2AC3"/>
    <w:rsid w:val="004A2D8E"/>
    <w:rsid w:val="004B0EAA"/>
    <w:rsid w:val="004B1B38"/>
    <w:rsid w:val="004B47F2"/>
    <w:rsid w:val="004C6C87"/>
    <w:rsid w:val="004D277D"/>
    <w:rsid w:val="004D3A36"/>
    <w:rsid w:val="004E43A7"/>
    <w:rsid w:val="004E4B95"/>
    <w:rsid w:val="004F5114"/>
    <w:rsid w:val="00500E1A"/>
    <w:rsid w:val="00512060"/>
    <w:rsid w:val="0051715A"/>
    <w:rsid w:val="00522623"/>
    <w:rsid w:val="00522D97"/>
    <w:rsid w:val="00523E15"/>
    <w:rsid w:val="005268D1"/>
    <w:rsid w:val="00531C64"/>
    <w:rsid w:val="00535C9E"/>
    <w:rsid w:val="00536119"/>
    <w:rsid w:val="005379D4"/>
    <w:rsid w:val="00540A41"/>
    <w:rsid w:val="00546E86"/>
    <w:rsid w:val="00550F0A"/>
    <w:rsid w:val="00551744"/>
    <w:rsid w:val="00552A46"/>
    <w:rsid w:val="005532D8"/>
    <w:rsid w:val="00553E65"/>
    <w:rsid w:val="00555ECA"/>
    <w:rsid w:val="00561D9B"/>
    <w:rsid w:val="005655E8"/>
    <w:rsid w:val="005660A1"/>
    <w:rsid w:val="00575D23"/>
    <w:rsid w:val="00583AB7"/>
    <w:rsid w:val="0059163C"/>
    <w:rsid w:val="00592215"/>
    <w:rsid w:val="00593AF6"/>
    <w:rsid w:val="0059496E"/>
    <w:rsid w:val="0059553C"/>
    <w:rsid w:val="00596B32"/>
    <w:rsid w:val="005A45E3"/>
    <w:rsid w:val="005A56E5"/>
    <w:rsid w:val="005B39FA"/>
    <w:rsid w:val="005B7010"/>
    <w:rsid w:val="005B72D3"/>
    <w:rsid w:val="005C2D39"/>
    <w:rsid w:val="005C38DF"/>
    <w:rsid w:val="005C4EA9"/>
    <w:rsid w:val="005C53AD"/>
    <w:rsid w:val="005D2712"/>
    <w:rsid w:val="005D52B8"/>
    <w:rsid w:val="005E2A5A"/>
    <w:rsid w:val="005E30E5"/>
    <w:rsid w:val="005E47A8"/>
    <w:rsid w:val="005F0F38"/>
    <w:rsid w:val="005F1C94"/>
    <w:rsid w:val="005F2F33"/>
    <w:rsid w:val="006014EE"/>
    <w:rsid w:val="00614FCA"/>
    <w:rsid w:val="00622D59"/>
    <w:rsid w:val="006311AB"/>
    <w:rsid w:val="006324A4"/>
    <w:rsid w:val="00635D04"/>
    <w:rsid w:val="00640017"/>
    <w:rsid w:val="00641870"/>
    <w:rsid w:val="0065161E"/>
    <w:rsid w:val="00655127"/>
    <w:rsid w:val="0065682F"/>
    <w:rsid w:val="00657020"/>
    <w:rsid w:val="0066443A"/>
    <w:rsid w:val="00666D04"/>
    <w:rsid w:val="006748AC"/>
    <w:rsid w:val="00674DCD"/>
    <w:rsid w:val="006808B5"/>
    <w:rsid w:val="00682827"/>
    <w:rsid w:val="006865D1"/>
    <w:rsid w:val="006901D8"/>
    <w:rsid w:val="006962F8"/>
    <w:rsid w:val="006A1606"/>
    <w:rsid w:val="006A3C3C"/>
    <w:rsid w:val="006A505C"/>
    <w:rsid w:val="006B0056"/>
    <w:rsid w:val="006B2FC2"/>
    <w:rsid w:val="006B3DAB"/>
    <w:rsid w:val="006C28D6"/>
    <w:rsid w:val="006C2A93"/>
    <w:rsid w:val="006C32DA"/>
    <w:rsid w:val="006C4048"/>
    <w:rsid w:val="006E1DAE"/>
    <w:rsid w:val="006E23D5"/>
    <w:rsid w:val="006E7CE9"/>
    <w:rsid w:val="006F75ED"/>
    <w:rsid w:val="007119A1"/>
    <w:rsid w:val="00716355"/>
    <w:rsid w:val="00721258"/>
    <w:rsid w:val="007267B4"/>
    <w:rsid w:val="00734035"/>
    <w:rsid w:val="00734265"/>
    <w:rsid w:val="0073437A"/>
    <w:rsid w:val="00736701"/>
    <w:rsid w:val="0074168E"/>
    <w:rsid w:val="00744EFB"/>
    <w:rsid w:val="0075280C"/>
    <w:rsid w:val="007553B6"/>
    <w:rsid w:val="007620C4"/>
    <w:rsid w:val="00765C75"/>
    <w:rsid w:val="00771713"/>
    <w:rsid w:val="0077765C"/>
    <w:rsid w:val="007816E1"/>
    <w:rsid w:val="007826A2"/>
    <w:rsid w:val="00784D92"/>
    <w:rsid w:val="0079047F"/>
    <w:rsid w:val="00790A0C"/>
    <w:rsid w:val="00796668"/>
    <w:rsid w:val="007A5849"/>
    <w:rsid w:val="007B1B73"/>
    <w:rsid w:val="007B22E6"/>
    <w:rsid w:val="007B3038"/>
    <w:rsid w:val="007C2B55"/>
    <w:rsid w:val="007D1DC7"/>
    <w:rsid w:val="007D6A61"/>
    <w:rsid w:val="007E0437"/>
    <w:rsid w:val="007E143B"/>
    <w:rsid w:val="007E1964"/>
    <w:rsid w:val="007E2EEC"/>
    <w:rsid w:val="007E6309"/>
    <w:rsid w:val="00801DDF"/>
    <w:rsid w:val="00802F8E"/>
    <w:rsid w:val="00804DF7"/>
    <w:rsid w:val="00806BBD"/>
    <w:rsid w:val="00807E81"/>
    <w:rsid w:val="00810F1E"/>
    <w:rsid w:val="008112C2"/>
    <w:rsid w:val="008132E4"/>
    <w:rsid w:val="008200DE"/>
    <w:rsid w:val="00821ADE"/>
    <w:rsid w:val="008231CA"/>
    <w:rsid w:val="0082725A"/>
    <w:rsid w:val="008329FB"/>
    <w:rsid w:val="00834A33"/>
    <w:rsid w:val="008374C5"/>
    <w:rsid w:val="00845BB7"/>
    <w:rsid w:val="008467B0"/>
    <w:rsid w:val="00851F01"/>
    <w:rsid w:val="008523BE"/>
    <w:rsid w:val="00856B88"/>
    <w:rsid w:val="00857578"/>
    <w:rsid w:val="00862F04"/>
    <w:rsid w:val="00863EE5"/>
    <w:rsid w:val="0086795D"/>
    <w:rsid w:val="00870CDD"/>
    <w:rsid w:val="00892BBE"/>
    <w:rsid w:val="00894937"/>
    <w:rsid w:val="0089575E"/>
    <w:rsid w:val="008A0ABB"/>
    <w:rsid w:val="008B0665"/>
    <w:rsid w:val="008B1516"/>
    <w:rsid w:val="008B5634"/>
    <w:rsid w:val="008C2041"/>
    <w:rsid w:val="008C38B0"/>
    <w:rsid w:val="008C5DD9"/>
    <w:rsid w:val="008E246D"/>
    <w:rsid w:val="008E5561"/>
    <w:rsid w:val="008F33F8"/>
    <w:rsid w:val="008F5275"/>
    <w:rsid w:val="00901E25"/>
    <w:rsid w:val="00910005"/>
    <w:rsid w:val="00911871"/>
    <w:rsid w:val="00911C32"/>
    <w:rsid w:val="00915E3D"/>
    <w:rsid w:val="009174D4"/>
    <w:rsid w:val="0092346B"/>
    <w:rsid w:val="009244F5"/>
    <w:rsid w:val="0093621C"/>
    <w:rsid w:val="00936521"/>
    <w:rsid w:val="00941EDA"/>
    <w:rsid w:val="009503A9"/>
    <w:rsid w:val="00950775"/>
    <w:rsid w:val="00951701"/>
    <w:rsid w:val="00951FAD"/>
    <w:rsid w:val="00952D38"/>
    <w:rsid w:val="00953B41"/>
    <w:rsid w:val="00954975"/>
    <w:rsid w:val="009551DD"/>
    <w:rsid w:val="009639E5"/>
    <w:rsid w:val="00964C1E"/>
    <w:rsid w:val="00967997"/>
    <w:rsid w:val="00971269"/>
    <w:rsid w:val="00973706"/>
    <w:rsid w:val="00973D5A"/>
    <w:rsid w:val="009801E9"/>
    <w:rsid w:val="0098033E"/>
    <w:rsid w:val="00981EEB"/>
    <w:rsid w:val="00982CDD"/>
    <w:rsid w:val="00987EEA"/>
    <w:rsid w:val="00993D28"/>
    <w:rsid w:val="00993DC6"/>
    <w:rsid w:val="009978DB"/>
    <w:rsid w:val="009A45A5"/>
    <w:rsid w:val="009B2F29"/>
    <w:rsid w:val="009C017A"/>
    <w:rsid w:val="009C0C99"/>
    <w:rsid w:val="009C13F9"/>
    <w:rsid w:val="009C1982"/>
    <w:rsid w:val="009C6DEB"/>
    <w:rsid w:val="009E3644"/>
    <w:rsid w:val="009F100E"/>
    <w:rsid w:val="009F1D0F"/>
    <w:rsid w:val="009F2955"/>
    <w:rsid w:val="00A001D3"/>
    <w:rsid w:val="00A13BAA"/>
    <w:rsid w:val="00A169B9"/>
    <w:rsid w:val="00A204CF"/>
    <w:rsid w:val="00A24B9E"/>
    <w:rsid w:val="00A31F7C"/>
    <w:rsid w:val="00A34D17"/>
    <w:rsid w:val="00A3533C"/>
    <w:rsid w:val="00A37C4C"/>
    <w:rsid w:val="00A403CF"/>
    <w:rsid w:val="00A4731E"/>
    <w:rsid w:val="00A47D9F"/>
    <w:rsid w:val="00A5010C"/>
    <w:rsid w:val="00A530C5"/>
    <w:rsid w:val="00A57820"/>
    <w:rsid w:val="00A717FB"/>
    <w:rsid w:val="00A723FD"/>
    <w:rsid w:val="00A72E29"/>
    <w:rsid w:val="00A74899"/>
    <w:rsid w:val="00A760BD"/>
    <w:rsid w:val="00A76E43"/>
    <w:rsid w:val="00A7723A"/>
    <w:rsid w:val="00A81CE3"/>
    <w:rsid w:val="00A908E4"/>
    <w:rsid w:val="00A9354B"/>
    <w:rsid w:val="00A95E3E"/>
    <w:rsid w:val="00AA2331"/>
    <w:rsid w:val="00AA4CC5"/>
    <w:rsid w:val="00AA5F2C"/>
    <w:rsid w:val="00AA5F55"/>
    <w:rsid w:val="00AA7497"/>
    <w:rsid w:val="00AA75A6"/>
    <w:rsid w:val="00AC3DA9"/>
    <w:rsid w:val="00AC44F7"/>
    <w:rsid w:val="00AC71E9"/>
    <w:rsid w:val="00AC7603"/>
    <w:rsid w:val="00AD48B2"/>
    <w:rsid w:val="00AD6C59"/>
    <w:rsid w:val="00AD6DFF"/>
    <w:rsid w:val="00AE0AFD"/>
    <w:rsid w:val="00AE0ED9"/>
    <w:rsid w:val="00AE0FA6"/>
    <w:rsid w:val="00AE55E5"/>
    <w:rsid w:val="00AE591A"/>
    <w:rsid w:val="00AF158F"/>
    <w:rsid w:val="00AF2278"/>
    <w:rsid w:val="00AF261E"/>
    <w:rsid w:val="00AF35BD"/>
    <w:rsid w:val="00AF3F87"/>
    <w:rsid w:val="00AF7E54"/>
    <w:rsid w:val="00B01D42"/>
    <w:rsid w:val="00B01E7B"/>
    <w:rsid w:val="00B022FE"/>
    <w:rsid w:val="00B06417"/>
    <w:rsid w:val="00B07FE2"/>
    <w:rsid w:val="00B1127B"/>
    <w:rsid w:val="00B13C8C"/>
    <w:rsid w:val="00B13DDD"/>
    <w:rsid w:val="00B14526"/>
    <w:rsid w:val="00B22178"/>
    <w:rsid w:val="00B26FEC"/>
    <w:rsid w:val="00B27608"/>
    <w:rsid w:val="00B3102B"/>
    <w:rsid w:val="00B32EA3"/>
    <w:rsid w:val="00B35BE8"/>
    <w:rsid w:val="00B36739"/>
    <w:rsid w:val="00B36DEB"/>
    <w:rsid w:val="00B419DB"/>
    <w:rsid w:val="00B468C3"/>
    <w:rsid w:val="00B60288"/>
    <w:rsid w:val="00B61A1A"/>
    <w:rsid w:val="00B6585D"/>
    <w:rsid w:val="00B66375"/>
    <w:rsid w:val="00B72562"/>
    <w:rsid w:val="00B74240"/>
    <w:rsid w:val="00B7710D"/>
    <w:rsid w:val="00B814AD"/>
    <w:rsid w:val="00B824A3"/>
    <w:rsid w:val="00B82BB7"/>
    <w:rsid w:val="00B9244A"/>
    <w:rsid w:val="00B928BC"/>
    <w:rsid w:val="00B92D87"/>
    <w:rsid w:val="00B948B7"/>
    <w:rsid w:val="00B94A37"/>
    <w:rsid w:val="00B9611A"/>
    <w:rsid w:val="00B97C80"/>
    <w:rsid w:val="00B97EBA"/>
    <w:rsid w:val="00BA48F1"/>
    <w:rsid w:val="00BC1E59"/>
    <w:rsid w:val="00BC329D"/>
    <w:rsid w:val="00BC3837"/>
    <w:rsid w:val="00BC4264"/>
    <w:rsid w:val="00BC528F"/>
    <w:rsid w:val="00BC5F73"/>
    <w:rsid w:val="00BC7959"/>
    <w:rsid w:val="00BD0C8C"/>
    <w:rsid w:val="00BD4A28"/>
    <w:rsid w:val="00BD6731"/>
    <w:rsid w:val="00BE0836"/>
    <w:rsid w:val="00BE0A54"/>
    <w:rsid w:val="00BF2291"/>
    <w:rsid w:val="00C02A64"/>
    <w:rsid w:val="00C14C78"/>
    <w:rsid w:val="00C15692"/>
    <w:rsid w:val="00C16766"/>
    <w:rsid w:val="00C16919"/>
    <w:rsid w:val="00C16AC6"/>
    <w:rsid w:val="00C24FDB"/>
    <w:rsid w:val="00C2665B"/>
    <w:rsid w:val="00C27338"/>
    <w:rsid w:val="00C374AB"/>
    <w:rsid w:val="00C41B80"/>
    <w:rsid w:val="00C42CAF"/>
    <w:rsid w:val="00C57ADB"/>
    <w:rsid w:val="00C57E39"/>
    <w:rsid w:val="00C73195"/>
    <w:rsid w:val="00C75B91"/>
    <w:rsid w:val="00C9130B"/>
    <w:rsid w:val="00C96F07"/>
    <w:rsid w:val="00C97B8A"/>
    <w:rsid w:val="00CA1E71"/>
    <w:rsid w:val="00CA6140"/>
    <w:rsid w:val="00CA6993"/>
    <w:rsid w:val="00CB14A3"/>
    <w:rsid w:val="00CC047A"/>
    <w:rsid w:val="00CC4C70"/>
    <w:rsid w:val="00CD67AF"/>
    <w:rsid w:val="00CE22B9"/>
    <w:rsid w:val="00CE34A1"/>
    <w:rsid w:val="00CE367C"/>
    <w:rsid w:val="00CF19E0"/>
    <w:rsid w:val="00CF4B96"/>
    <w:rsid w:val="00CF7EF0"/>
    <w:rsid w:val="00D03E25"/>
    <w:rsid w:val="00D10653"/>
    <w:rsid w:val="00D12D55"/>
    <w:rsid w:val="00D137B6"/>
    <w:rsid w:val="00D165B0"/>
    <w:rsid w:val="00D175FB"/>
    <w:rsid w:val="00D22C1D"/>
    <w:rsid w:val="00D2412E"/>
    <w:rsid w:val="00D246B8"/>
    <w:rsid w:val="00D24EC7"/>
    <w:rsid w:val="00D27377"/>
    <w:rsid w:val="00D27712"/>
    <w:rsid w:val="00D34BDC"/>
    <w:rsid w:val="00D369EF"/>
    <w:rsid w:val="00D40971"/>
    <w:rsid w:val="00D43A26"/>
    <w:rsid w:val="00D44D83"/>
    <w:rsid w:val="00D46A5F"/>
    <w:rsid w:val="00D5192B"/>
    <w:rsid w:val="00D521D6"/>
    <w:rsid w:val="00D539B8"/>
    <w:rsid w:val="00D57FA0"/>
    <w:rsid w:val="00D63B37"/>
    <w:rsid w:val="00D71E55"/>
    <w:rsid w:val="00D7233A"/>
    <w:rsid w:val="00D77EBF"/>
    <w:rsid w:val="00D8130C"/>
    <w:rsid w:val="00D87C81"/>
    <w:rsid w:val="00D91802"/>
    <w:rsid w:val="00D91DFF"/>
    <w:rsid w:val="00D95E8F"/>
    <w:rsid w:val="00DA1CBA"/>
    <w:rsid w:val="00DA4427"/>
    <w:rsid w:val="00DA6923"/>
    <w:rsid w:val="00DB2587"/>
    <w:rsid w:val="00DB32FB"/>
    <w:rsid w:val="00DB37C8"/>
    <w:rsid w:val="00DB3A98"/>
    <w:rsid w:val="00DC15FB"/>
    <w:rsid w:val="00DC2A24"/>
    <w:rsid w:val="00DC68EC"/>
    <w:rsid w:val="00DC73CD"/>
    <w:rsid w:val="00DD57BE"/>
    <w:rsid w:val="00DD6724"/>
    <w:rsid w:val="00DE7777"/>
    <w:rsid w:val="00DF1644"/>
    <w:rsid w:val="00DF2DD8"/>
    <w:rsid w:val="00E0597C"/>
    <w:rsid w:val="00E073F2"/>
    <w:rsid w:val="00E11096"/>
    <w:rsid w:val="00E136E5"/>
    <w:rsid w:val="00E13D8D"/>
    <w:rsid w:val="00E15ABD"/>
    <w:rsid w:val="00E2072B"/>
    <w:rsid w:val="00E20D2C"/>
    <w:rsid w:val="00E2711A"/>
    <w:rsid w:val="00E34DD2"/>
    <w:rsid w:val="00E35457"/>
    <w:rsid w:val="00E42992"/>
    <w:rsid w:val="00E441B7"/>
    <w:rsid w:val="00E5245E"/>
    <w:rsid w:val="00E540F2"/>
    <w:rsid w:val="00E54F6E"/>
    <w:rsid w:val="00E63266"/>
    <w:rsid w:val="00E705BE"/>
    <w:rsid w:val="00E70774"/>
    <w:rsid w:val="00E707E7"/>
    <w:rsid w:val="00E713FD"/>
    <w:rsid w:val="00E72BDB"/>
    <w:rsid w:val="00E751EC"/>
    <w:rsid w:val="00E766C5"/>
    <w:rsid w:val="00E768F1"/>
    <w:rsid w:val="00E87CEB"/>
    <w:rsid w:val="00E94F8D"/>
    <w:rsid w:val="00EA5497"/>
    <w:rsid w:val="00EA7C12"/>
    <w:rsid w:val="00EB23D2"/>
    <w:rsid w:val="00EB591C"/>
    <w:rsid w:val="00EC08C8"/>
    <w:rsid w:val="00EC0F80"/>
    <w:rsid w:val="00EC3AAE"/>
    <w:rsid w:val="00EC58A4"/>
    <w:rsid w:val="00ED6603"/>
    <w:rsid w:val="00EE42C2"/>
    <w:rsid w:val="00EF09B8"/>
    <w:rsid w:val="00EF53BA"/>
    <w:rsid w:val="00EF56F3"/>
    <w:rsid w:val="00EF73D6"/>
    <w:rsid w:val="00F0059D"/>
    <w:rsid w:val="00F0302A"/>
    <w:rsid w:val="00F0576A"/>
    <w:rsid w:val="00F15CBE"/>
    <w:rsid w:val="00F20691"/>
    <w:rsid w:val="00F23415"/>
    <w:rsid w:val="00F241B1"/>
    <w:rsid w:val="00F267A7"/>
    <w:rsid w:val="00F301FD"/>
    <w:rsid w:val="00F36426"/>
    <w:rsid w:val="00F375C5"/>
    <w:rsid w:val="00F37A48"/>
    <w:rsid w:val="00F43E6F"/>
    <w:rsid w:val="00F523E3"/>
    <w:rsid w:val="00F53EA4"/>
    <w:rsid w:val="00F71B4E"/>
    <w:rsid w:val="00F71C81"/>
    <w:rsid w:val="00F72BBB"/>
    <w:rsid w:val="00F7717D"/>
    <w:rsid w:val="00F81C61"/>
    <w:rsid w:val="00F85667"/>
    <w:rsid w:val="00F879D4"/>
    <w:rsid w:val="00F90EE5"/>
    <w:rsid w:val="00F93A35"/>
    <w:rsid w:val="00F93B97"/>
    <w:rsid w:val="00F963CD"/>
    <w:rsid w:val="00FA7D85"/>
    <w:rsid w:val="00FB2D8C"/>
    <w:rsid w:val="00FB7073"/>
    <w:rsid w:val="00FC4948"/>
    <w:rsid w:val="00FD6EC3"/>
    <w:rsid w:val="00FE6C8F"/>
    <w:rsid w:val="00FF05BF"/>
    <w:rsid w:val="00FF1826"/>
    <w:rsid w:val="00FF36F4"/>
    <w:rsid w:val="00FF407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09C6E"/>
  <w15:chartTrackingRefBased/>
  <w15:docId w15:val="{51A1D42F-9926-3243-B243-A7AA384C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C1D"/>
    <w:pPr>
      <w:spacing w:line="360" w:lineRule="auto"/>
      <w:jc w:val="both"/>
    </w:pPr>
  </w:style>
  <w:style w:type="paragraph" w:styleId="Heading1">
    <w:name w:val="heading 1"/>
    <w:basedOn w:val="Normal"/>
    <w:next w:val="Normal"/>
    <w:link w:val="Heading1Char"/>
    <w:uiPriority w:val="9"/>
    <w:qFormat/>
    <w:rsid w:val="004E4B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4B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4B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4B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B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B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4B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4B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4B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B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B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95"/>
    <w:rPr>
      <w:rFonts w:eastAsiaTheme="majorEastAsia" w:cstheme="majorBidi"/>
      <w:color w:val="272727" w:themeColor="text1" w:themeTint="D8"/>
    </w:rPr>
  </w:style>
  <w:style w:type="paragraph" w:styleId="Title">
    <w:name w:val="Title"/>
    <w:basedOn w:val="Normal"/>
    <w:next w:val="Normal"/>
    <w:link w:val="TitleChar"/>
    <w:uiPriority w:val="10"/>
    <w:qFormat/>
    <w:rsid w:val="004E4B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95"/>
    <w:pPr>
      <w:spacing w:before="160"/>
      <w:jc w:val="center"/>
    </w:pPr>
    <w:rPr>
      <w:i/>
      <w:iCs/>
      <w:color w:val="404040" w:themeColor="text1" w:themeTint="BF"/>
    </w:rPr>
  </w:style>
  <w:style w:type="character" w:customStyle="1" w:styleId="QuoteChar">
    <w:name w:val="Quote Char"/>
    <w:basedOn w:val="DefaultParagraphFont"/>
    <w:link w:val="Quote"/>
    <w:uiPriority w:val="29"/>
    <w:rsid w:val="004E4B95"/>
    <w:rPr>
      <w:i/>
      <w:iCs/>
      <w:color w:val="404040" w:themeColor="text1" w:themeTint="BF"/>
    </w:rPr>
  </w:style>
  <w:style w:type="paragraph" w:styleId="ListParagraph">
    <w:name w:val="List Paragraph"/>
    <w:basedOn w:val="Normal"/>
    <w:uiPriority w:val="34"/>
    <w:qFormat/>
    <w:rsid w:val="004E4B95"/>
    <w:pPr>
      <w:ind w:left="720"/>
      <w:contextualSpacing/>
    </w:pPr>
  </w:style>
  <w:style w:type="character" w:styleId="IntenseEmphasis">
    <w:name w:val="Intense Emphasis"/>
    <w:basedOn w:val="DefaultParagraphFont"/>
    <w:uiPriority w:val="21"/>
    <w:qFormat/>
    <w:rsid w:val="004E4B95"/>
    <w:rPr>
      <w:i/>
      <w:iCs/>
      <w:color w:val="0F4761" w:themeColor="accent1" w:themeShade="BF"/>
    </w:rPr>
  </w:style>
  <w:style w:type="paragraph" w:styleId="IntenseQuote">
    <w:name w:val="Intense Quote"/>
    <w:basedOn w:val="Normal"/>
    <w:next w:val="Normal"/>
    <w:link w:val="IntenseQuoteChar"/>
    <w:uiPriority w:val="30"/>
    <w:qFormat/>
    <w:rsid w:val="004E4B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B95"/>
    <w:rPr>
      <w:i/>
      <w:iCs/>
      <w:color w:val="0F4761" w:themeColor="accent1" w:themeShade="BF"/>
    </w:rPr>
  </w:style>
  <w:style w:type="character" w:styleId="IntenseReference">
    <w:name w:val="Intense Reference"/>
    <w:basedOn w:val="DefaultParagraphFont"/>
    <w:uiPriority w:val="32"/>
    <w:qFormat/>
    <w:rsid w:val="004E4B95"/>
    <w:rPr>
      <w:b/>
      <w:bCs/>
      <w:smallCaps/>
      <w:color w:val="0F4761" w:themeColor="accent1" w:themeShade="BF"/>
      <w:spacing w:val="5"/>
    </w:rPr>
  </w:style>
  <w:style w:type="paragraph" w:styleId="Caption">
    <w:name w:val="caption"/>
    <w:basedOn w:val="Normal"/>
    <w:next w:val="Normal"/>
    <w:uiPriority w:val="35"/>
    <w:unhideWhenUsed/>
    <w:qFormat/>
    <w:rsid w:val="00D5192B"/>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242"/>
    <w:pPr>
      <w:spacing w:after="0" w:line="480" w:lineRule="auto"/>
      <w:ind w:left="720" w:hanging="720"/>
    </w:pPr>
  </w:style>
  <w:style w:type="paragraph" w:styleId="Header">
    <w:name w:val="header"/>
    <w:basedOn w:val="Normal"/>
    <w:link w:val="HeaderChar"/>
    <w:uiPriority w:val="99"/>
    <w:unhideWhenUsed/>
    <w:rsid w:val="00B32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EA3"/>
  </w:style>
  <w:style w:type="paragraph" w:styleId="Footer">
    <w:name w:val="footer"/>
    <w:basedOn w:val="Normal"/>
    <w:link w:val="FooterChar"/>
    <w:uiPriority w:val="99"/>
    <w:unhideWhenUsed/>
    <w:rsid w:val="00B32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EA3"/>
  </w:style>
  <w:style w:type="paragraph" w:styleId="TableofFigures">
    <w:name w:val="table of figures"/>
    <w:basedOn w:val="Normal"/>
    <w:next w:val="Normal"/>
    <w:uiPriority w:val="99"/>
    <w:unhideWhenUsed/>
    <w:rsid w:val="00B14526"/>
    <w:pPr>
      <w:spacing w:after="0"/>
    </w:pPr>
  </w:style>
  <w:style w:type="character" w:styleId="Hyperlink">
    <w:name w:val="Hyperlink"/>
    <w:basedOn w:val="DefaultParagraphFont"/>
    <w:uiPriority w:val="99"/>
    <w:unhideWhenUsed/>
    <w:rsid w:val="00B14526"/>
    <w:rPr>
      <w:color w:val="467886" w:themeColor="hyperlink"/>
      <w:u w:val="single"/>
    </w:rPr>
  </w:style>
  <w:style w:type="paragraph" w:styleId="TOC1">
    <w:name w:val="toc 1"/>
    <w:basedOn w:val="Normal"/>
    <w:next w:val="Normal"/>
    <w:autoRedefine/>
    <w:uiPriority w:val="39"/>
    <w:unhideWhenUsed/>
    <w:rsid w:val="00B14526"/>
    <w:pPr>
      <w:spacing w:after="100"/>
    </w:pPr>
  </w:style>
  <w:style w:type="paragraph" w:styleId="TOC2">
    <w:name w:val="toc 2"/>
    <w:basedOn w:val="Normal"/>
    <w:next w:val="Normal"/>
    <w:autoRedefine/>
    <w:uiPriority w:val="39"/>
    <w:unhideWhenUsed/>
    <w:rsid w:val="00B14526"/>
    <w:pPr>
      <w:spacing w:after="100"/>
      <w:ind w:left="240"/>
    </w:pPr>
  </w:style>
  <w:style w:type="character" w:styleId="PageNumber">
    <w:name w:val="page number"/>
    <w:basedOn w:val="DefaultParagraphFont"/>
    <w:uiPriority w:val="99"/>
    <w:semiHidden/>
    <w:unhideWhenUsed/>
    <w:rsid w:val="000B7B18"/>
  </w:style>
  <w:style w:type="character" w:customStyle="1" w:styleId="apple-converted-space">
    <w:name w:val="apple-converted-space"/>
    <w:basedOn w:val="DefaultParagraphFont"/>
    <w:rsid w:val="00A4731E"/>
  </w:style>
  <w:style w:type="character" w:styleId="Strong">
    <w:name w:val="Strong"/>
    <w:basedOn w:val="DefaultParagraphFont"/>
    <w:uiPriority w:val="22"/>
    <w:qFormat/>
    <w:rsid w:val="00A4731E"/>
    <w:rPr>
      <w:b/>
      <w:bCs/>
    </w:rPr>
  </w:style>
  <w:style w:type="paragraph" w:styleId="NormalWeb">
    <w:name w:val="Normal (Web)"/>
    <w:basedOn w:val="Normal"/>
    <w:uiPriority w:val="99"/>
    <w:unhideWhenUsed/>
    <w:rsid w:val="00A4731E"/>
    <w:pPr>
      <w:spacing w:before="100" w:beforeAutospacing="1" w:after="100" w:afterAutospacing="1" w:line="240" w:lineRule="auto"/>
      <w:jc w:val="left"/>
    </w:pPr>
    <w:rPr>
      <w:rFonts w:ascii="Times New Roman" w:eastAsia="Times New Roman" w:hAnsi="Times New Roman" w:cs="Times New Roman"/>
      <w:kern w:val="0"/>
      <w:lang w:eastAsia="en-US"/>
      <w14:ligatures w14:val="none"/>
    </w:rPr>
  </w:style>
  <w:style w:type="character" w:styleId="HTMLCode">
    <w:name w:val="HTML Code"/>
    <w:basedOn w:val="DefaultParagraphFont"/>
    <w:uiPriority w:val="99"/>
    <w:semiHidden/>
    <w:unhideWhenUsed/>
    <w:rsid w:val="00A4731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A4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uiPriority w:val="99"/>
    <w:rsid w:val="00A4731E"/>
    <w:rPr>
      <w:rFonts w:ascii="Courier New" w:eastAsia="Times New Roman" w:hAnsi="Courier New" w:cs="Courier New"/>
      <w:kern w:val="0"/>
      <w:sz w:val="20"/>
      <w:szCs w:val="20"/>
      <w:lang w:eastAsia="en-US"/>
      <w14:ligatures w14:val="none"/>
    </w:rPr>
  </w:style>
  <w:style w:type="character" w:customStyle="1" w:styleId="hljs-string">
    <w:name w:val="hljs-string"/>
    <w:basedOn w:val="DefaultParagraphFont"/>
    <w:rsid w:val="00A4731E"/>
  </w:style>
  <w:style w:type="character" w:styleId="UnresolvedMention">
    <w:name w:val="Unresolved Mention"/>
    <w:basedOn w:val="DefaultParagraphFont"/>
    <w:uiPriority w:val="99"/>
    <w:semiHidden/>
    <w:unhideWhenUsed/>
    <w:rsid w:val="00553E65"/>
    <w:rPr>
      <w:color w:val="605E5C"/>
      <w:shd w:val="clear" w:color="auto" w:fill="E1DFDD"/>
    </w:rPr>
  </w:style>
  <w:style w:type="character" w:styleId="FollowedHyperlink">
    <w:name w:val="FollowedHyperlink"/>
    <w:basedOn w:val="DefaultParagraphFont"/>
    <w:uiPriority w:val="99"/>
    <w:semiHidden/>
    <w:unhideWhenUsed/>
    <w:rsid w:val="00553E65"/>
    <w:rPr>
      <w:color w:val="96607D" w:themeColor="followedHyperlink"/>
      <w:u w:val="single"/>
    </w:rPr>
  </w:style>
  <w:style w:type="character" w:styleId="Emphasis">
    <w:name w:val="Emphasis"/>
    <w:basedOn w:val="DefaultParagraphFont"/>
    <w:uiPriority w:val="20"/>
    <w:qFormat/>
    <w:rsid w:val="00193939"/>
    <w:rPr>
      <w:i/>
      <w:iCs/>
    </w:rPr>
  </w:style>
  <w:style w:type="character" w:customStyle="1" w:styleId="ms-1">
    <w:name w:val="ms-1"/>
    <w:basedOn w:val="DefaultParagraphFont"/>
    <w:rsid w:val="00193939"/>
  </w:style>
  <w:style w:type="character" w:customStyle="1" w:styleId="max-w-15ch">
    <w:name w:val="max-w-[15ch]"/>
    <w:basedOn w:val="DefaultParagraphFont"/>
    <w:rsid w:val="00193939"/>
  </w:style>
  <w:style w:type="table" w:styleId="TableGrid">
    <w:name w:val="Table Grid"/>
    <w:basedOn w:val="TableNormal"/>
    <w:uiPriority w:val="39"/>
    <w:rsid w:val="003D6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7675"/>
    <w:pPr>
      <w:spacing w:after="100"/>
      <w:ind w:left="480"/>
    </w:pPr>
  </w:style>
  <w:style w:type="character" w:customStyle="1" w:styleId="hljs-comment">
    <w:name w:val="hljs-comment"/>
    <w:basedOn w:val="DefaultParagraphFont"/>
    <w:rsid w:val="00D03E25"/>
  </w:style>
  <w:style w:type="character" w:customStyle="1" w:styleId="hljs-number">
    <w:name w:val="hljs-number"/>
    <w:basedOn w:val="DefaultParagraphFont"/>
    <w:rsid w:val="00D03E25"/>
  </w:style>
  <w:style w:type="character" w:customStyle="1" w:styleId="hljs-keyword">
    <w:name w:val="hljs-keyword"/>
    <w:basedOn w:val="DefaultParagraphFont"/>
    <w:rsid w:val="00D03E25"/>
  </w:style>
  <w:style w:type="character" w:customStyle="1" w:styleId="hljs-title">
    <w:name w:val="hljs-title"/>
    <w:basedOn w:val="DefaultParagraphFont"/>
    <w:rsid w:val="00D03E25"/>
  </w:style>
  <w:style w:type="character" w:customStyle="1" w:styleId="hljs-params">
    <w:name w:val="hljs-params"/>
    <w:basedOn w:val="DefaultParagraphFont"/>
    <w:rsid w:val="00D03E25"/>
  </w:style>
  <w:style w:type="character" w:customStyle="1" w:styleId="hljs-builtin">
    <w:name w:val="hljs-built_in"/>
    <w:basedOn w:val="DefaultParagraphFont"/>
    <w:rsid w:val="00D03E25"/>
  </w:style>
  <w:style w:type="character" w:customStyle="1" w:styleId="hljs-literal">
    <w:name w:val="hljs-literal"/>
    <w:basedOn w:val="DefaultParagraphFont"/>
    <w:rsid w:val="00D03E25"/>
  </w:style>
  <w:style w:type="paragraph" w:customStyle="1" w:styleId="p1">
    <w:name w:val="p1"/>
    <w:basedOn w:val="Normal"/>
    <w:rsid w:val="00593AF6"/>
    <w:pPr>
      <w:spacing w:after="0" w:line="240" w:lineRule="auto"/>
      <w:jc w:val="left"/>
    </w:pPr>
    <w:rPr>
      <w:rFonts w:ascii="Times New Roman" w:eastAsia="Times New Roman" w:hAnsi="Times New Roman" w:cs="Times New Roman"/>
      <w:color w:val="000000"/>
      <w:kern w:val="0"/>
      <w:sz w:val="21"/>
      <w:szCs w:val="21"/>
      <w:lang w:eastAsia="en-US"/>
      <w14:ligatures w14:val="none"/>
    </w:rPr>
  </w:style>
  <w:style w:type="character" w:customStyle="1" w:styleId="s1">
    <w:name w:val="s1"/>
    <w:basedOn w:val="DefaultParagraphFont"/>
    <w:rsid w:val="002A2638"/>
    <w:rPr>
      <w:rFonts w:ascii="Arial" w:hAnsi="Arial" w:cs="Arial" w:hint="default"/>
      <w:sz w:val="21"/>
      <w:szCs w:val="21"/>
    </w:rPr>
  </w:style>
  <w:style w:type="character" w:customStyle="1" w:styleId="s2">
    <w:name w:val="s2"/>
    <w:basedOn w:val="DefaultParagraphFont"/>
    <w:rsid w:val="002A2638"/>
    <w:rPr>
      <w:rFonts w:ascii="Courier New" w:hAnsi="Courier New" w:cs="Courier New" w:hint="default"/>
      <w:sz w:val="15"/>
      <w:szCs w:val="15"/>
    </w:rPr>
  </w:style>
  <w:style w:type="character" w:customStyle="1" w:styleId="s3">
    <w:name w:val="s3"/>
    <w:basedOn w:val="DefaultParagraphFont"/>
    <w:rsid w:val="002A2638"/>
    <w:rPr>
      <w:rFonts w:ascii="Arial" w:hAnsi="Arial" w:cs="Arial" w:hint="default"/>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995123">
      <w:marLeft w:val="0"/>
      <w:marRight w:val="0"/>
      <w:marTop w:val="0"/>
      <w:marBottom w:val="0"/>
      <w:divBdr>
        <w:top w:val="none" w:sz="0" w:space="0" w:color="auto"/>
        <w:left w:val="none" w:sz="0" w:space="0" w:color="auto"/>
        <w:bottom w:val="none" w:sz="0" w:space="0" w:color="auto"/>
        <w:right w:val="none" w:sz="0" w:space="0" w:color="auto"/>
      </w:divBdr>
      <w:divsChild>
        <w:div w:id="2002998556">
          <w:marLeft w:val="0"/>
          <w:marRight w:val="0"/>
          <w:marTop w:val="0"/>
          <w:marBottom w:val="0"/>
          <w:divBdr>
            <w:top w:val="none" w:sz="0" w:space="0" w:color="auto"/>
            <w:left w:val="none" w:sz="0" w:space="0" w:color="auto"/>
            <w:bottom w:val="none" w:sz="0" w:space="0" w:color="auto"/>
            <w:right w:val="none" w:sz="0" w:space="0" w:color="auto"/>
          </w:divBdr>
        </w:div>
      </w:divsChild>
    </w:div>
    <w:div w:id="904340253">
      <w:bodyDiv w:val="1"/>
      <w:marLeft w:val="0"/>
      <w:marRight w:val="0"/>
      <w:marTop w:val="0"/>
      <w:marBottom w:val="0"/>
      <w:divBdr>
        <w:top w:val="none" w:sz="0" w:space="0" w:color="auto"/>
        <w:left w:val="none" w:sz="0" w:space="0" w:color="auto"/>
        <w:bottom w:val="none" w:sz="0" w:space="0" w:color="auto"/>
        <w:right w:val="none" w:sz="0" w:space="0" w:color="auto"/>
      </w:divBdr>
      <w:divsChild>
        <w:div w:id="1968512320">
          <w:marLeft w:val="0"/>
          <w:marRight w:val="0"/>
          <w:marTop w:val="0"/>
          <w:marBottom w:val="0"/>
          <w:divBdr>
            <w:top w:val="none" w:sz="0" w:space="0" w:color="auto"/>
            <w:left w:val="none" w:sz="0" w:space="0" w:color="auto"/>
            <w:bottom w:val="none" w:sz="0" w:space="0" w:color="auto"/>
            <w:right w:val="none" w:sz="0" w:space="0" w:color="auto"/>
          </w:divBdr>
          <w:divsChild>
            <w:div w:id="11073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82927">
      <w:marLeft w:val="0"/>
      <w:marRight w:val="0"/>
      <w:marTop w:val="0"/>
      <w:marBottom w:val="0"/>
      <w:divBdr>
        <w:top w:val="none" w:sz="0" w:space="0" w:color="auto"/>
        <w:left w:val="none" w:sz="0" w:space="0" w:color="auto"/>
        <w:bottom w:val="none" w:sz="0" w:space="0" w:color="auto"/>
        <w:right w:val="none" w:sz="0" w:space="0" w:color="auto"/>
      </w:divBdr>
      <w:divsChild>
        <w:div w:id="138499367">
          <w:marLeft w:val="0"/>
          <w:marRight w:val="0"/>
          <w:marTop w:val="0"/>
          <w:marBottom w:val="0"/>
          <w:divBdr>
            <w:top w:val="none" w:sz="0" w:space="0" w:color="auto"/>
            <w:left w:val="none" w:sz="0" w:space="0" w:color="auto"/>
            <w:bottom w:val="none" w:sz="0" w:space="0" w:color="auto"/>
            <w:right w:val="none" w:sz="0" w:space="0" w:color="auto"/>
          </w:divBdr>
        </w:div>
      </w:divsChild>
    </w:div>
    <w:div w:id="1472668689">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0721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innovation.ebayinc.com/stories/akutan-a-distributed-knowledge-graph-store/" TargetMode="External"/><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www.jpmorgan.com/technology/artificial-intelligence/initiatives/synthetic-data" TargetMode="External"/><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3.png"/><Relationship Id="rId41" Type="http://schemas.openxmlformats.org/officeDocument/2006/relationships/hyperlink" Target="https://www.uber.com/blog/uber-eats-query-understanding/" TargetMode="External"/><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neo4j.com/use-cases/financial-services/" TargetMode="External"/><Relationship Id="rId34" Type="http://schemas.openxmlformats.org/officeDocument/2006/relationships/image" Target="media/image27.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C19B6-053B-A34C-9B76-A5524FE2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70</Pages>
  <Words>9978</Words>
  <Characters>56880</Characters>
  <Application>Microsoft Office Word</Application>
  <DocSecurity>0</DocSecurity>
  <Lines>1537</Lines>
  <Paragraphs>6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2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ort</dc:creator>
  <cp:keywords/>
  <dc:description/>
  <cp:lastModifiedBy>WEERASINGHE P D L L</cp:lastModifiedBy>
  <cp:revision>633</cp:revision>
  <dcterms:created xsi:type="dcterms:W3CDTF">2025-09-18T10:41:00Z</dcterms:created>
  <dcterms:modified xsi:type="dcterms:W3CDTF">2026-01-02T11: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z4VRO2pj"/&gt;&lt;style id="http://www.zotero.org/styles/apa" locale="en-US" hasBibliography="1" bibliographyStyleHasBeenSet="1"/&gt;&lt;prefs&gt;&lt;pref name="fieldType" value="Field"/&gt;&lt;/prefs&gt;&lt;/data&gt;</vt:lpwstr>
  </property>
</Properties>
</file>